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 xml:space="preserve">in temperate </w:t>
      </w:r>
      <w:commentRangeStart w:id="2"/>
      <w:r w:rsidRPr="005F1E8D">
        <w:rPr>
          <w:rFonts w:ascii="Times New Roman" w:hAnsi="Times New Roman" w:cs="Times New Roman"/>
          <w:b/>
          <w:lang w:val="en-CA"/>
        </w:rPr>
        <w:t>waters</w:t>
      </w:r>
      <w:commentRangeEnd w:id="1"/>
      <w:r w:rsidR="00315B05">
        <w:rPr>
          <w:rStyle w:val="CommentReference"/>
        </w:rPr>
        <w:commentReference w:id="1"/>
      </w:r>
      <w:commentRangeEnd w:id="2"/>
      <w:r w:rsidR="00A4123F">
        <w:rPr>
          <w:rStyle w:val="CommentReference"/>
        </w:rPr>
        <w:commentReference w:id="2"/>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7BDCFA44" w:rsidR="008307A0" w:rsidRPr="00E53B33" w:rsidRDefault="008307A0" w:rsidP="0019777D">
      <w:pPr>
        <w:spacing w:line="480" w:lineRule="auto"/>
        <w:rPr>
          <w:rFonts w:ascii="Times New Roman" w:eastAsia="Times New Roman" w:hAnsi="Times New Roman" w:cs="Times New Roman"/>
        </w:rPr>
      </w:pPr>
      <w:commentRangeStart w:id="3"/>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w:t>
      </w:r>
      <w:commentRangeEnd w:id="3"/>
      <w:r w:rsidR="003C6B73">
        <w:rPr>
          <w:rStyle w:val="CommentReference"/>
        </w:rPr>
        <w:commentReference w:id="3"/>
      </w:r>
      <w:r w:rsidRPr="005F1E8D">
        <w:rPr>
          <w:rFonts w:ascii="Times New Roman" w:hAnsi="Times New Roman" w:cs="Times New Roman"/>
          <w:lang w:val="en-CA"/>
        </w:rPr>
        <w:t>(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del w:id="4" w:author="Isabelle Cote" w:date="2024-09-03T15:28:00Z" w16du:dateUtc="2024-09-03T22:28:00Z">
        <w:r w:rsidR="00E53B33" w:rsidRPr="00E53B33" w:rsidDel="003C6B73">
          <w:rPr>
            <w:rFonts w:ascii="Times New Roman" w:hAnsi="Times New Roman" w:cs="Times New Roman"/>
            <w:lang w:val="en-CA"/>
          </w:rPr>
          <w:delText xml:space="preserve">measured </w:delText>
        </w:r>
      </w:del>
      <w:ins w:id="5" w:author="Isabelle Cote" w:date="2024-09-03T15:28:00Z" w16du:dateUtc="2024-09-03T22:28:00Z">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ins>
      <w:r w:rsidR="00E53B33" w:rsidRPr="00E53B33">
        <w:rPr>
          <w:rFonts w:ascii="Times New Roman" w:hAnsi="Times New Roman" w:cs="Times New Roman"/>
          <w:lang w:val="en-CA"/>
        </w:rPr>
        <w:t xml:space="preserve">their </w:t>
      </w:r>
      <w:ins w:id="6" w:author="Isabelle Cote" w:date="2024-09-03T15:29:00Z" w16du:dateUtc="2024-09-03T22:29:00Z">
        <w:r w:rsidR="003C6B73">
          <w:rPr>
            <w:rFonts w:ascii="Times New Roman" w:hAnsi="Times New Roman" w:cs="Times New Roman"/>
            <w:lang w:val="en-CA"/>
          </w:rPr>
          <w:t xml:space="preserve">contributions to the </w:t>
        </w:r>
      </w:ins>
      <w:r w:rsidR="00E53B33" w:rsidRPr="00E53B33">
        <w:rPr>
          <w:rFonts w:ascii="Times New Roman" w:hAnsi="Times New Roman" w:cs="Times New Roman"/>
          <w:lang w:val="en-CA"/>
        </w:rPr>
        <w:t xml:space="preserve">ammonium </w:t>
      </w:r>
      <w:del w:id="7" w:author="Isabelle Cote" w:date="2024-09-03T15:29:00Z" w16du:dateUtc="2024-09-03T22:29:00Z">
        <w:r w:rsidR="00E53B33" w:rsidRPr="00E53B33" w:rsidDel="003C6B73">
          <w:rPr>
            <w:rFonts w:ascii="Times New Roman" w:hAnsi="Times New Roman" w:cs="Times New Roman"/>
            <w:lang w:val="en-CA"/>
          </w:rPr>
          <w:delText xml:space="preserve">excretions </w:delText>
        </w:r>
      </w:del>
      <w:ins w:id="8" w:author="Isabelle Cote" w:date="2024-09-03T15:29:00Z" w16du:dateUtc="2024-09-03T22:29:00Z">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ins>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ins w:id="9" w:author="Isabelle Cote" w:date="2024-09-03T15:28:00Z" w16du:dateUtc="2024-09-03T22:28:00Z">
        <w:r w:rsidR="003C6B73">
          <w:rPr>
            <w:rFonts w:ascii="Times New Roman" w:hAnsi="Times New Roman" w:cs="Times New Roman"/>
            <w:lang w:val="en-CA"/>
          </w:rPr>
          <w:t xml:space="preserve">one </w:t>
        </w:r>
      </w:ins>
      <w:del w:id="10" w:author="Isabelle Cote" w:date="2024-09-03T15:28:00Z" w16du:dateUtc="2024-09-03T22:28:00Z">
        <w:r w:rsidR="00E53B33" w:rsidRPr="00E53B33" w:rsidDel="003C6B73">
          <w:rPr>
            <w:rFonts w:ascii="Times New Roman" w:hAnsi="Times New Roman" w:cs="Times New Roman"/>
            <w:lang w:val="en-CA"/>
          </w:rPr>
          <w:delText xml:space="preserve">a single </w:delText>
        </w:r>
      </w:del>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to 2.5 uM across rocky reefs</w:t>
      </w:r>
      <w:ins w:id="11" w:author="Isabelle Cote" w:date="2024-09-03T15:31:00Z" w16du:dateUtc="2024-09-03T22:31:00Z">
        <w:r w:rsidR="003C6B73">
          <w:rPr>
            <w:rFonts w:ascii="Times New Roman" w:hAnsi="Times New Roman" w:cs="Times New Roman"/>
            <w:lang w:val="en-CA"/>
          </w:rPr>
          <w:t xml:space="preserve"> separated by </w:t>
        </w:r>
      </w:ins>
      <w:ins w:id="12" w:author="Isabelle Cote" w:date="2024-09-03T15:32:00Z" w16du:dateUtc="2024-09-03T22:32:00Z">
        <w:r w:rsidR="003C6B73">
          <w:rPr>
            <w:rFonts w:ascii="Times New Roman" w:hAnsi="Times New Roman" w:cs="Times New Roman"/>
            <w:lang w:val="en-CA"/>
          </w:rPr>
          <w:t>tens of km)</w:t>
        </w:r>
      </w:ins>
      <w:r w:rsidRPr="005F1E8D">
        <w:rPr>
          <w:rFonts w:ascii="Times New Roman" w:hAnsi="Times New Roman" w:cs="Times New Roman"/>
          <w:lang w:val="en-CA"/>
        </w:rPr>
        <w:t xml:space="preserve">,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ins w:id="13" w:author="Isabelle Cote" w:date="2024-09-03T15:29:00Z" w16du:dateUtc="2024-09-03T22:29:00Z">
        <w:r w:rsidR="003C6B73">
          <w:rPr>
            <w:rFonts w:ascii="Times New Roman" w:hAnsi="Times New Roman" w:cs="Times New Roman"/>
            <w:lang w:val="en-CA"/>
          </w:rPr>
          <w:t>indicating</w:t>
        </w:r>
      </w:ins>
      <w:ins w:id="14" w:author="Isabelle Cote" w:date="2024-09-03T15:30:00Z" w16du:dateUtc="2024-09-03T22:30:00Z">
        <w:r w:rsidR="003C6B73">
          <w:rPr>
            <w:rFonts w:ascii="Times New Roman" w:hAnsi="Times New Roman" w:cs="Times New Roman"/>
            <w:lang w:val="en-CA"/>
          </w:rPr>
          <w:t xml:space="preserve"> local enrichment at these times, </w:t>
        </w:r>
      </w:ins>
      <w:r w:rsidRPr="005F1E8D">
        <w:rPr>
          <w:rFonts w:ascii="Times New Roman" w:hAnsi="Times New Roman" w:cs="Times New Roman"/>
          <w:lang w:val="en-CA"/>
        </w:rPr>
        <w:t xml:space="preserve">but weakly negative at flood tide. Ammonium was significantly higher within than </w:t>
      </w:r>
      <w:del w:id="15" w:author="Isabelle Cote" w:date="2024-09-03T15:32:00Z" w16du:dateUtc="2024-09-03T22:32:00Z">
        <w:r w:rsidR="00B61844" w:rsidDel="003C6B73">
          <w:rPr>
            <w:rFonts w:ascii="Times New Roman" w:hAnsi="Times New Roman" w:cs="Times New Roman"/>
            <w:lang w:val="en-CA"/>
          </w:rPr>
          <w:delText xml:space="preserve">adjacent </w:delText>
        </w:r>
      </w:del>
      <w:ins w:id="16" w:author="Isabelle Cote" w:date="2024-09-03T15:32:00Z" w16du:dateUtc="2024-09-03T22:32:00Z">
        <w:r w:rsidR="003C6B73">
          <w:rPr>
            <w:rFonts w:ascii="Times New Roman" w:hAnsi="Times New Roman" w:cs="Times New Roman"/>
            <w:lang w:val="en-CA"/>
          </w:rPr>
          <w:t>at the edge of</w:t>
        </w:r>
      </w:ins>
      <w:del w:id="17" w:author="Isabelle Cote" w:date="2024-09-03T15:32:00Z" w16du:dateUtc="2024-09-03T22:32:00Z">
        <w:r w:rsidR="00B61844" w:rsidDel="003C6B73">
          <w:rPr>
            <w:rFonts w:ascii="Times New Roman" w:hAnsi="Times New Roman" w:cs="Times New Roman"/>
            <w:lang w:val="en-CA"/>
          </w:rPr>
          <w:delText>to</w:delText>
        </w:r>
      </w:del>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ins w:id="18" w:author="Isabelle Cote" w:date="2024-09-03T15:32:00Z" w16du:dateUtc="2024-09-03T22:32:00Z">
        <w:r w:rsidR="003C6B73">
          <w:rPr>
            <w:rFonts w:ascii="Times New Roman" w:hAnsi="Times New Roman" w:cs="Times New Roman"/>
            <w:lang w:val="en-CA"/>
          </w:rPr>
          <w:t>, ~ 5 m away</w:t>
        </w:r>
      </w:ins>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19"/>
      <w:commentRangeStart w:id="20"/>
      <w:commentRangeStart w:id="21"/>
      <w:r w:rsidRPr="005F1E8D">
        <w:rPr>
          <w:rFonts w:ascii="Times New Roman" w:hAnsi="Times New Roman" w:cs="Times New Roman"/>
          <w:iCs/>
          <w:lang w:val="en-CA"/>
        </w:rPr>
        <w:t>.</w:t>
      </w:r>
      <w:commentRangeEnd w:id="19"/>
      <w:r w:rsidR="00813785">
        <w:rPr>
          <w:rStyle w:val="CommentReference"/>
        </w:rPr>
        <w:commentReference w:id="19"/>
      </w:r>
      <w:commentRangeEnd w:id="20"/>
      <w:r w:rsidR="00813785">
        <w:rPr>
          <w:rStyle w:val="CommentReference"/>
        </w:rPr>
        <w:commentReference w:id="20"/>
      </w:r>
      <w:commentRangeEnd w:id="21"/>
      <w:r w:rsidR="00813785">
        <w:rPr>
          <w:rStyle w:val="CommentReference"/>
        </w:rPr>
        <w:commentReference w:id="21"/>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w:t>
      </w:r>
      <w:del w:id="22" w:author="Isabelle Cote" w:date="2024-09-03T15:33:00Z" w16du:dateUtc="2024-09-03T22:33:00Z">
        <w:r w:rsidRPr="005F1E8D" w:rsidDel="003C6B73">
          <w:rPr>
            <w:rFonts w:ascii="Times New Roman" w:hAnsi="Times New Roman" w:cs="Times New Roman"/>
            <w:iCs/>
            <w:lang w:val="en-CA"/>
          </w:rPr>
          <w:delText xml:space="preserve">few </w:delText>
        </w:r>
      </w:del>
      <w:r w:rsidRPr="005F1E8D">
        <w:rPr>
          <w:rFonts w:ascii="Times New Roman" w:hAnsi="Times New Roman" w:cs="Times New Roman"/>
          <w:iCs/>
          <w:lang w:val="en-CA"/>
        </w:rPr>
        <w:t>meter</w:t>
      </w:r>
      <w:del w:id="23" w:author="Isabelle Cote" w:date="2024-09-03T15:33:00Z" w16du:dateUtc="2024-09-03T22:33:00Z">
        <w:r w:rsidRPr="005F1E8D" w:rsidDel="003C6B73">
          <w:rPr>
            <w:rFonts w:ascii="Times New Roman" w:hAnsi="Times New Roman" w:cs="Times New Roman"/>
            <w:iCs/>
            <w:lang w:val="en-CA"/>
          </w:rPr>
          <w:delText>s</w:delText>
        </w:r>
      </w:del>
      <w:r w:rsidRPr="005F1E8D">
        <w:rPr>
          <w:rFonts w:ascii="Times New Roman" w:hAnsi="Times New Roman" w:cs="Times New Roman"/>
          <w:iCs/>
          <w:lang w:val="en-CA"/>
        </w:rPr>
        <w:t xml:space="preserve">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del w:id="24" w:author="Isabelle Cote" w:date="2024-09-03T15:35:00Z" w16du:dateUtc="2024-09-03T22:35:00Z">
        <w:r w:rsidR="005E0538" w:rsidRPr="003C6B73" w:rsidDel="003C6B73">
          <w:rPr>
            <w:rFonts w:ascii="Times New Roman" w:hAnsi="Times New Roman" w:cs="Times New Roman"/>
            <w:lang w:val="en-CA"/>
            <w:rPrChange w:id="25" w:author="Isabelle Cote" w:date="2024-09-03T15:35:00Z" w16du:dateUtc="2024-09-03T22:35:00Z">
              <w:rPr>
                <w:rFonts w:ascii="Times New Roman" w:hAnsi="Times New Roman" w:cs="Times New Roman"/>
                <w:highlight w:val="yellow"/>
                <w:lang w:val="en-CA"/>
              </w:rPr>
            </w:rPrChange>
          </w:rPr>
          <w:delText xml:space="preserve">Therefore, </w:delText>
        </w:r>
      </w:del>
      <w:commentRangeStart w:id="26"/>
      <w:ins w:id="27" w:author="Isabelle Cote" w:date="2024-09-03T15:35:00Z" w16du:dateUtc="2024-09-03T22:35:00Z">
        <w:r w:rsidR="003C6B73" w:rsidRPr="003C6B73">
          <w:rPr>
            <w:rFonts w:ascii="Times New Roman" w:hAnsi="Times New Roman" w:cs="Times New Roman"/>
            <w:lang w:val="en-CA"/>
          </w:rPr>
          <w:t>Consumer-mediated nutrient dynamics</w:t>
        </w:r>
      </w:ins>
      <w:ins w:id="28" w:author="Isabelle Cote" w:date="2024-09-03T15:36:00Z" w16du:dateUtc="2024-09-03T22:36:00Z">
        <w:r w:rsidR="00B527B0">
          <w:rPr>
            <w:rFonts w:ascii="Times New Roman" w:hAnsi="Times New Roman" w:cs="Times New Roman"/>
            <w:lang w:val="en-CA"/>
          </w:rPr>
          <w:t xml:space="preserve"> could therefore drive </w:t>
        </w:r>
      </w:ins>
      <w:ins w:id="29" w:author="Isabelle Cote" w:date="2024-09-03T15:37:00Z" w16du:dateUtc="2024-09-03T22:37:00Z">
        <w:r w:rsidR="00B527B0">
          <w:rPr>
            <w:rFonts w:ascii="Times New Roman" w:hAnsi="Times New Roman" w:cs="Times New Roman"/>
            <w:lang w:val="en-CA"/>
          </w:rPr>
          <w:t>spatial variation in primary productivity at a range of scale in a way that was previously only thought possible in tropical marine environments.</w:t>
        </w:r>
      </w:ins>
      <w:ins w:id="30" w:author="Isabelle Cote" w:date="2024-09-03T15:35:00Z" w16du:dateUtc="2024-09-03T22:35:00Z">
        <w:r w:rsidR="003C6B73" w:rsidRPr="003C6B73">
          <w:rPr>
            <w:rFonts w:ascii="Times New Roman" w:hAnsi="Times New Roman" w:cs="Times New Roman"/>
            <w:lang w:val="en-CA"/>
          </w:rPr>
          <w:t xml:space="preserve"> </w:t>
        </w:r>
        <w:commentRangeEnd w:id="26"/>
        <w:r w:rsidR="003C6B73" w:rsidRPr="003C6B73">
          <w:rPr>
            <w:rStyle w:val="CommentReference"/>
          </w:rPr>
          <w:commentReference w:id="26"/>
        </w:r>
      </w:ins>
      <w:del w:id="31" w:author="Isabelle Cote" w:date="2024-09-03T15:35:00Z" w16du:dateUtc="2024-09-03T22:35:00Z">
        <w:r w:rsidRPr="003C6B73" w:rsidDel="003C6B73">
          <w:rPr>
            <w:rFonts w:ascii="Times New Roman" w:hAnsi="Times New Roman" w:cs="Times New Roman"/>
            <w:lang w:val="en-CA"/>
            <w:rPrChange w:id="32" w:author="Isabelle Cote" w:date="2024-09-03T15:35:00Z" w16du:dateUtc="2024-09-03T22:35:00Z">
              <w:rPr>
                <w:rFonts w:ascii="Times New Roman" w:hAnsi="Times New Roman" w:cs="Times New Roman"/>
                <w:highlight w:val="yellow"/>
                <w:lang w:val="en-CA"/>
              </w:rPr>
            </w:rPrChange>
          </w:rPr>
          <w:delText>CN</w:delText>
        </w:r>
        <w:r w:rsidR="00FC6B44" w:rsidRPr="003C6B73" w:rsidDel="003C6B73">
          <w:rPr>
            <w:rFonts w:ascii="Times New Roman" w:hAnsi="Times New Roman" w:cs="Times New Roman"/>
            <w:lang w:val="en-CA"/>
            <w:rPrChange w:id="33" w:author="Isabelle Cote" w:date="2024-09-03T15:35:00Z" w16du:dateUtc="2024-09-03T22:35:00Z">
              <w:rPr>
                <w:rFonts w:ascii="Times New Roman" w:hAnsi="Times New Roman" w:cs="Times New Roman"/>
                <w:highlight w:val="yellow"/>
                <w:lang w:val="en-CA"/>
              </w:rPr>
            </w:rPrChange>
          </w:rPr>
          <w:delText>D</w:delText>
        </w:r>
      </w:del>
      <w:r w:rsidR="005E0538" w:rsidRPr="003C6B73">
        <w:rPr>
          <w:rFonts w:ascii="Times New Roman" w:hAnsi="Times New Roman" w:cs="Times New Roman"/>
          <w:lang w:val="en-CA"/>
          <w:rPrChange w:id="34" w:author="Isabelle Cote" w:date="2024-09-03T15:35:00Z" w16du:dateUtc="2024-09-03T22:35:00Z">
            <w:rPr>
              <w:rFonts w:ascii="Times New Roman" w:hAnsi="Times New Roman" w:cs="Times New Roman"/>
              <w:highlight w:val="yellow"/>
              <w:lang w:val="en-CA"/>
            </w:rPr>
          </w:rPrChange>
        </w:rPr>
        <w:t xml:space="preserve"> </w:t>
      </w:r>
      <w:del w:id="35" w:author="Isabelle Cote" w:date="2024-09-03T15:37:00Z" w16du:dateUtc="2024-09-03T22:37:00Z">
        <w:r w:rsidR="005E0538" w:rsidRPr="003C6B73" w:rsidDel="00B527B0">
          <w:rPr>
            <w:rFonts w:ascii="Times New Roman" w:hAnsi="Times New Roman" w:cs="Times New Roman"/>
            <w:lang w:val="en-CA"/>
            <w:rPrChange w:id="36" w:author="Isabelle Cote" w:date="2024-09-03T15:35:00Z" w16du:dateUtc="2024-09-03T22:35:00Z">
              <w:rPr>
                <w:rFonts w:ascii="Times New Roman" w:hAnsi="Times New Roman" w:cs="Times New Roman"/>
                <w:highlight w:val="yellow"/>
                <w:lang w:val="en-CA"/>
              </w:rPr>
            </w:rPrChange>
          </w:rPr>
          <w:delText>may play</w:delText>
        </w:r>
        <w:r w:rsidRPr="003C6B73" w:rsidDel="00B527B0">
          <w:rPr>
            <w:rFonts w:ascii="Times New Roman" w:hAnsi="Times New Roman" w:cs="Times New Roman"/>
            <w:lang w:val="en-CA"/>
            <w:rPrChange w:id="37" w:author="Isabelle Cote" w:date="2024-09-03T15:35:00Z" w16du:dateUtc="2024-09-03T22:35:00Z">
              <w:rPr>
                <w:rFonts w:ascii="Times New Roman" w:hAnsi="Times New Roman" w:cs="Times New Roman"/>
                <w:highlight w:val="yellow"/>
                <w:lang w:val="en-CA"/>
              </w:rPr>
            </w:rPrChange>
          </w:rPr>
          <w:delText xml:space="preserve"> </w:delText>
        </w:r>
        <w:r w:rsidR="005E0538" w:rsidRPr="003C6B73" w:rsidDel="00B527B0">
          <w:rPr>
            <w:rFonts w:ascii="Times New Roman" w:hAnsi="Times New Roman" w:cs="Times New Roman"/>
            <w:lang w:val="en-CA"/>
            <w:rPrChange w:id="38" w:author="Isabelle Cote" w:date="2024-09-03T15:35:00Z" w16du:dateUtc="2024-09-03T22:35:00Z">
              <w:rPr>
                <w:rFonts w:ascii="Times New Roman" w:hAnsi="Times New Roman" w:cs="Times New Roman"/>
                <w:highlight w:val="yellow"/>
                <w:lang w:val="en-CA"/>
              </w:rPr>
            </w:rPrChange>
          </w:rPr>
          <w:delText xml:space="preserve">a previously unrecognized </w:delText>
        </w:r>
      </w:del>
      <w:customXmlDelRangeStart w:id="39" w:author="Isabelle Cote" w:date="2024-09-03T15:37:00Z"/>
      <w:sdt>
        <w:sdtPr>
          <w:rPr>
            <w:rFonts w:ascii="Times New Roman" w:hAnsi="Times New Roman" w:cs="Times New Roman"/>
          </w:rPr>
          <w:tag w:val="goog_rdk_4"/>
          <w:id w:val="1148018418"/>
        </w:sdtPr>
        <w:sdtContent>
          <w:customXmlDelRangeEnd w:id="39"/>
          <w:customXmlDelRangeStart w:id="40" w:author="Isabelle Cote" w:date="2024-09-03T15:37:00Z"/>
        </w:sdtContent>
      </w:sdt>
      <w:customXmlDelRangeEnd w:id="40"/>
      <w:del w:id="41" w:author="Isabelle Cote" w:date="2024-09-03T15:37:00Z" w16du:dateUtc="2024-09-03T22:37:00Z">
        <w:r w:rsidR="005E0538" w:rsidRPr="003C6B73" w:rsidDel="00B527B0">
          <w:rPr>
            <w:rFonts w:ascii="Times New Roman" w:eastAsia="Times New Roman" w:hAnsi="Times New Roman" w:cs="Times New Roman"/>
            <w:rPrChange w:id="42" w:author="Isabelle Cote" w:date="2024-09-03T15:35:00Z" w16du:dateUtc="2024-09-03T22:35:00Z">
              <w:rPr>
                <w:rFonts w:ascii="Times New Roman" w:eastAsia="Times New Roman" w:hAnsi="Times New Roman" w:cs="Times New Roman"/>
                <w:highlight w:val="yellow"/>
              </w:rPr>
            </w:rPrChange>
          </w:rPr>
          <w:delText>role</w:delText>
        </w:r>
        <w:r w:rsidR="002D40ED" w:rsidRPr="003C6B73" w:rsidDel="00B527B0">
          <w:rPr>
            <w:rFonts w:ascii="Times New Roman" w:eastAsia="Times New Roman" w:hAnsi="Times New Roman" w:cs="Times New Roman"/>
            <w:rPrChange w:id="43" w:author="Isabelle Cote" w:date="2024-09-03T15:35:00Z" w16du:dateUtc="2024-09-03T22:35:00Z">
              <w:rPr>
                <w:rFonts w:ascii="Times New Roman" w:eastAsia="Times New Roman" w:hAnsi="Times New Roman" w:cs="Times New Roman"/>
                <w:highlight w:val="yellow"/>
              </w:rPr>
            </w:rPrChange>
          </w:rPr>
          <w:delText xml:space="preserve"> in </w:delText>
        </w:r>
        <w:r w:rsidRPr="003C6B73" w:rsidDel="00B527B0">
          <w:rPr>
            <w:rFonts w:ascii="Times New Roman" w:hAnsi="Times New Roman" w:cs="Times New Roman"/>
            <w:lang w:val="en-CA"/>
            <w:rPrChange w:id="44" w:author="Isabelle Cote" w:date="2024-09-03T15:35:00Z" w16du:dateUtc="2024-09-03T22:35:00Z">
              <w:rPr>
                <w:rFonts w:ascii="Times New Roman" w:hAnsi="Times New Roman" w:cs="Times New Roman"/>
                <w:highlight w:val="yellow"/>
                <w:lang w:val="en-CA"/>
              </w:rPr>
            </w:rPrChange>
          </w:rPr>
          <w:delText xml:space="preserve">structuring temperate marine ecosystems from the bottom </w:delText>
        </w:r>
        <w:commentRangeStart w:id="45"/>
        <w:r w:rsidRPr="003C6B73" w:rsidDel="00B527B0">
          <w:rPr>
            <w:rFonts w:ascii="Times New Roman" w:hAnsi="Times New Roman" w:cs="Times New Roman"/>
            <w:lang w:val="en-CA"/>
            <w:rPrChange w:id="46" w:author="Isabelle Cote" w:date="2024-09-03T15:35:00Z" w16du:dateUtc="2024-09-03T22:35:00Z">
              <w:rPr>
                <w:rFonts w:ascii="Times New Roman" w:hAnsi="Times New Roman" w:cs="Times New Roman"/>
                <w:highlight w:val="yellow"/>
                <w:lang w:val="en-CA"/>
              </w:rPr>
            </w:rPrChange>
          </w:rPr>
          <w:delText>up</w:delText>
        </w:r>
        <w:commentRangeEnd w:id="45"/>
        <w:r w:rsidR="00B61844" w:rsidRPr="003C6B73" w:rsidDel="00B527B0">
          <w:rPr>
            <w:rStyle w:val="CommentReference"/>
          </w:rPr>
          <w:commentReference w:id="45"/>
        </w:r>
        <w:r w:rsidRPr="003C6B73" w:rsidDel="00B527B0">
          <w:rPr>
            <w:rFonts w:ascii="Times New Roman" w:hAnsi="Times New Roman" w:cs="Times New Roman"/>
            <w:lang w:val="en-CA"/>
            <w:rPrChange w:id="47" w:author="Isabelle Cote" w:date="2024-09-03T15:35:00Z" w16du:dateUtc="2024-09-03T22:35:00Z">
              <w:rPr>
                <w:rFonts w:ascii="Times New Roman" w:hAnsi="Times New Roman" w:cs="Times New Roman"/>
                <w:highlight w:val="yellow"/>
                <w:lang w:val="en-CA"/>
              </w:rPr>
            </w:rPrChange>
          </w:rPr>
          <w:delText>.</w:delText>
        </w:r>
      </w:del>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396294EE"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fishes travel from t</w:t>
      </w:r>
      <w:r w:rsidR="00752F86">
        <w:rPr>
          <w:rFonts w:ascii="Times New Roman" w:eastAsia="Times New Roman" w:hAnsi="Times New Roman" w:cs="Times New Roman"/>
          <w:color w:val="000000"/>
        </w:rPr>
        <w:t xml:space="preserve">nd </w:t>
      </w:r>
      <w:r w:rsidR="00F92DAE" w:rsidRPr="005F1E8D">
        <w:rPr>
          <w:rFonts w:ascii="Times New Roman" w:eastAsia="Times New Roman" w:hAnsi="Times New Roman" w:cs="Times New Roman"/>
          <w:color w:val="000000"/>
        </w:rPr>
        <w:t xml:space="preserve">heir </w:t>
      </w:r>
      <w:r w:rsidR="00B16FBC" w:rsidRPr="005F1E8D">
        <w:rPr>
          <w:rFonts w:ascii="Times New Roman" w:eastAsia="Times New Roman" w:hAnsi="Times New Roman" w:cs="Times New Roman"/>
          <w:color w:val="000000"/>
        </w:rPr>
        <w:lastRenderedPageBreak/>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48"/>
      <w:r w:rsidR="00F92DAE" w:rsidRPr="005F1E8D">
        <w:rPr>
          <w:rFonts w:ascii="Times New Roman" w:eastAsia="Times New Roman" w:hAnsi="Times New Roman" w:cs="Times New Roman"/>
          <w:color w:val="000000"/>
        </w:rPr>
        <w:t>them</w:t>
      </w:r>
      <w:commentRangeEnd w:id="48"/>
      <w:r w:rsidR="00752F86">
        <w:rPr>
          <w:rStyle w:val="CommentReference"/>
        </w:rPr>
        <w:commentReference w:id="48"/>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ins w:id="49" w:author="Isabelle Cote" w:date="2024-09-02T10:42:00Z" w16du:dateUtc="2024-09-02T17:42:00Z">
        <w:r w:rsidR="00752F86">
          <w:rPr>
            <w:rFonts w:ascii="Times New Roman" w:eastAsia="Times New Roman" w:hAnsi="Times New Roman" w:cs="Times New Roman"/>
            <w:color w:val="000000"/>
          </w:rPr>
          <w:t>for</w:t>
        </w:r>
      </w:ins>
      <w:ins w:id="50" w:author="Isabelle Cote" w:date="2024-09-02T10:43:00Z" w16du:dateUtc="2024-09-02T17:43:00Z">
        <w:r w:rsidR="00752F86">
          <w:rPr>
            <w:rFonts w:ascii="Times New Roman" w:eastAsia="Times New Roman" w:hAnsi="Times New Roman" w:cs="Times New Roman"/>
            <w:color w:val="000000"/>
          </w:rPr>
          <w:t xml:space="preserve"> instance, </w:t>
        </w:r>
      </w:ins>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r w:rsidR="003D17AC" w:rsidRPr="005F1E8D">
        <w:rPr>
          <w:rFonts w:ascii="Times New Roman" w:eastAsia="Times New Roman" w:hAnsi="Times New Roman" w:cs="Times New Roman"/>
          <w:color w:val="000000"/>
        </w:rPr>
        <w:t xml:space="preserve">spatio-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378C23BC"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w:t>
      </w:r>
      <w:del w:id="51" w:author="Isabelle Cote" w:date="2024-09-02T10:43:00Z" w16du:dateUtc="2024-09-02T17:43:00Z">
        <w:r w:rsidR="00A44D01" w:rsidRPr="005F1E8D" w:rsidDel="00752F86">
          <w:rPr>
            <w:rFonts w:ascii="Times New Roman" w:eastAsia="Times New Roman" w:hAnsi="Times New Roman" w:cs="Times New Roman"/>
            <w:color w:val="000000"/>
          </w:rPr>
          <w:delText>,</w:delText>
        </w:r>
      </w:del>
      <w:r w:rsidR="00A44D01" w:rsidRPr="005F1E8D">
        <w:rPr>
          <w:rFonts w:ascii="Times New Roman" w:eastAsia="Times New Roman" w:hAnsi="Times New Roman" w:cs="Times New Roman"/>
          <w:color w:val="000000"/>
        </w:rPr>
        <w:t xml:space="preserve">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52"/>
      <w:r w:rsidR="00E53B33">
        <w:rPr>
          <w:rFonts w:ascii="Times New Roman" w:eastAsia="Times New Roman" w:hAnsi="Times New Roman" w:cs="Times New Roman"/>
          <w:color w:val="000000"/>
        </w:rPr>
        <w:t>10 to 100 km</w:t>
      </w:r>
      <w:commentRangeEnd w:id="52"/>
      <w:r w:rsidR="00E53B33">
        <w:rPr>
          <w:rStyle w:val="CommentReference"/>
        </w:rPr>
        <w:commentReference w:id="52"/>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29330F25"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del w:id="53" w:author="Isabelle Cote" w:date="2024-09-02T10:45:00Z" w16du:dateUtc="2024-09-02T17:45:00Z">
        <w:r w:rsidR="00E53B33" w:rsidRPr="00E53B33" w:rsidDel="00752F86">
          <w:rPr>
            <w:rFonts w:ascii="Times New Roman" w:eastAsia="Times New Roman" w:hAnsi="Times New Roman" w:cs="Times New Roman"/>
            <w:color w:val="000000"/>
          </w:rPr>
          <w:delText xml:space="preserve">elevated </w:delText>
        </w:r>
      </w:del>
      <w:ins w:id="54" w:author="Isabelle Cote" w:date="2024-09-02T10:45:00Z" w16du:dateUtc="2024-09-02T17:45:00Z">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ins>
      <w:del w:id="55" w:author="Isabelle Cote" w:date="2024-09-02T10:45:00Z" w16du:dateUtc="2024-09-02T17:45:00Z">
        <w:r w:rsidR="00E53B33" w:rsidRPr="00E53B33" w:rsidDel="00752F86">
          <w:rPr>
            <w:rFonts w:ascii="Times New Roman" w:eastAsia="Times New Roman" w:hAnsi="Times New Roman" w:cs="Times New Roman"/>
            <w:color w:val="000000"/>
          </w:rPr>
          <w:delText xml:space="preserve">levels of </w:delText>
        </w:r>
      </w:del>
      <w:r w:rsidR="00E53B33" w:rsidRPr="00E53B33">
        <w:rPr>
          <w:rFonts w:ascii="Times New Roman" w:eastAsia="Times New Roman" w:hAnsi="Times New Roman" w:cs="Times New Roman"/>
          <w:color w:val="000000"/>
        </w:rPr>
        <w:t xml:space="preserve">biomass and biodiversity </w:t>
      </w:r>
      <w:del w:id="56" w:author="Isabelle Cote" w:date="2024-09-02T10:45:00Z" w16du:dateUtc="2024-09-02T17:45:00Z">
        <w:r w:rsidR="00E53B33" w:rsidRPr="00E53B33" w:rsidDel="00752F86">
          <w:rPr>
            <w:rFonts w:ascii="Times New Roman" w:eastAsia="Times New Roman" w:hAnsi="Times New Roman" w:cs="Times New Roman"/>
            <w:color w:val="000000"/>
          </w:rPr>
          <w:delText>that occur</w:delText>
        </w:r>
      </w:del>
      <w:ins w:id="57" w:author="Isabelle Cote" w:date="2024-09-02T10:45:00Z" w16du:dateUtc="2024-09-02T17:45:00Z">
        <w:r w:rsidR="00752F86">
          <w:rPr>
            <w:rFonts w:ascii="Times New Roman" w:eastAsia="Times New Roman" w:hAnsi="Times New Roman" w:cs="Times New Roman"/>
            <w:color w:val="000000"/>
          </w:rPr>
          <w:t>found</w:t>
        </w:r>
      </w:ins>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meso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Nereocystis leutkeana</w:t>
      </w:r>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6A2C0A88"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ins w:id="58" w:author="Isabelle Cote" w:date="2024-09-02T10:47:00Z" w16du:dateUtc="2024-09-02T17:47:00Z">
        <w:r w:rsidR="0030052D">
          <w:rPr>
            <w:rFonts w:ascii="Times New Roman" w:eastAsia="Times New Roman" w:hAnsi="Times New Roman" w:cs="Times New Roman"/>
            <w:color w:val="000000"/>
          </w:rPr>
          <w:t>animal-</w:t>
        </w:r>
      </w:ins>
      <w:r w:rsidR="00D57AB2" w:rsidRPr="005F1E8D">
        <w:rPr>
          <w:rFonts w:ascii="Times New Roman" w:eastAsia="Times New Roman" w:hAnsi="Times New Roman" w:cs="Times New Roman"/>
          <w:color w:val="000000"/>
        </w:rPr>
        <w:t xml:space="preserve">regenerated </w:t>
      </w:r>
      <w:commentRangeStart w:id="59"/>
      <w:del w:id="60" w:author="Isabelle Cote" w:date="2024-09-02T10:47:00Z" w16du:dateUtc="2024-09-02T17:47:00Z">
        <w:r w:rsidR="00D57AB2" w:rsidRPr="005F1E8D" w:rsidDel="0030052D">
          <w:rPr>
            <w:rFonts w:ascii="Times New Roman" w:eastAsia="Times New Roman" w:hAnsi="Times New Roman" w:cs="Times New Roman"/>
            <w:color w:val="000000"/>
          </w:rPr>
          <w:delText xml:space="preserve">nutrients </w:delText>
        </w:r>
      </w:del>
      <w:ins w:id="61" w:author="Isabelle Cote" w:date="2024-09-02T10:47:00Z" w16du:dateUtc="2024-09-02T17:47:00Z">
        <w:r w:rsidR="0030052D">
          <w:rPr>
            <w:rFonts w:ascii="Times New Roman" w:eastAsia="Times New Roman" w:hAnsi="Times New Roman" w:cs="Times New Roman"/>
            <w:color w:val="000000"/>
          </w:rPr>
          <w:t>nitrogen</w:t>
        </w:r>
      </w:ins>
      <w:commentRangeEnd w:id="59"/>
      <w:ins w:id="62" w:author="Isabelle Cote" w:date="2024-09-02T10:48:00Z" w16du:dateUtc="2024-09-02T17:48:00Z">
        <w:r w:rsidR="0030052D">
          <w:rPr>
            <w:rStyle w:val="CommentReference"/>
          </w:rPr>
          <w:commentReference w:id="59"/>
        </w:r>
      </w:ins>
      <w:ins w:id="63" w:author="Isabelle Cote" w:date="2024-09-02T10:47:00Z" w16du:dateUtc="2024-09-02T17:47:00Z">
        <w:r w:rsidR="0030052D" w:rsidRPr="005F1E8D">
          <w:rPr>
            <w:rFonts w:ascii="Times New Roman" w:eastAsia="Times New Roman" w:hAnsi="Times New Roman" w:cs="Times New Roman"/>
            <w:color w:val="000000"/>
          </w:rPr>
          <w:t xml:space="preserve"> </w:t>
        </w:r>
      </w:ins>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64"/>
      <w:r w:rsidRPr="005F1E8D">
        <w:rPr>
          <w:rFonts w:ascii="Times New Roman" w:eastAsia="Times New Roman" w:hAnsi="Times New Roman" w:cs="Times New Roman"/>
          <w:color w:val="000000"/>
        </w:rPr>
        <w:t>in</w:t>
      </w:r>
      <w:commentRangeEnd w:id="64"/>
      <w:r w:rsidR="00477D12">
        <w:rPr>
          <w:rStyle w:val="CommentReference"/>
        </w:rPr>
        <w:commentReference w:id="64"/>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lastRenderedPageBreak/>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meso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a,b,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commentRangeStart w:id="65"/>
      <w:r w:rsidR="003D5FEF">
        <w:rPr>
          <w:rFonts w:ascii="Times New Roman" w:eastAsia="Times New Roman" w:hAnsi="Times New Roman" w:cs="Times New Roman"/>
          <w:color w:val="000000"/>
        </w:rPr>
        <w:t>Despite</w:t>
      </w:r>
      <w:r w:rsidR="00E34FA8" w:rsidRPr="005F1E8D">
        <w:rPr>
          <w:rFonts w:ascii="Times New Roman" w:eastAsia="Times New Roman" w:hAnsi="Times New Roman" w:cs="Times New Roman"/>
          <w:color w:val="000000"/>
        </w:rPr>
        <w:t xml:space="preserve"> this region’s external nutrient sources and high flow, </w:t>
      </w:r>
      <w:r w:rsidR="009962D6">
        <w:rPr>
          <w:rFonts w:ascii="Times New Roman" w:eastAsia="Times New Roman" w:hAnsi="Times New Roman" w:cs="Times New Roman"/>
          <w:color w:val="000000"/>
        </w:rPr>
        <w:t xml:space="preserve">we </w:t>
      </w:r>
      <w:r w:rsidR="003D5FEF">
        <w:rPr>
          <w:rFonts w:ascii="Times New Roman" w:eastAsia="Times New Roman" w:hAnsi="Times New Roman" w:cs="Times New Roman"/>
          <w:color w:val="000000"/>
        </w:rPr>
        <w:t>hypothesize</w:t>
      </w:r>
      <w:r w:rsidR="009962D6">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t>will</w:t>
      </w:r>
      <w:r w:rsidR="00E34FA8" w:rsidRPr="005F1E8D">
        <w:rPr>
          <w:rFonts w:ascii="Times New Roman" w:eastAsia="Times New Roman" w:hAnsi="Times New Roman" w:cs="Times New Roman"/>
          <w:color w:val="000000"/>
        </w:rPr>
        <w:t xml:space="preserve"> contribute to </w:t>
      </w:r>
      <w:r w:rsidR="003D5FEF">
        <w:rPr>
          <w:rFonts w:ascii="Times New Roman" w:eastAsia="Times New Roman" w:hAnsi="Times New Roman" w:cs="Times New Roman"/>
          <w:color w:val="000000"/>
        </w:rPr>
        <w:t xml:space="preserve">meso-, small-, and </w:t>
      </w:r>
      <w:r w:rsidR="00E34FA8" w:rsidRPr="005F1E8D">
        <w:rPr>
          <w:rFonts w:ascii="Times New Roman" w:eastAsia="Times New Roman" w:hAnsi="Times New Roman" w:cs="Times New Roman"/>
          <w:color w:val="000000"/>
        </w:rPr>
        <w:t>small</w:t>
      </w:r>
      <w:r w:rsidR="004F7AE3">
        <w:rPr>
          <w:rFonts w:ascii="Times New Roman" w:eastAsia="Times New Roman" w:hAnsi="Times New Roman" w:cs="Times New Roman"/>
          <w:color w:val="000000"/>
        </w:rPr>
        <w:t>er</w:t>
      </w:r>
      <w:r w:rsidR="00E34FA8" w:rsidRPr="005F1E8D">
        <w:rPr>
          <w:rFonts w:ascii="Times New Roman" w:eastAsia="Times New Roman" w:hAnsi="Times New Roman" w:cs="Times New Roman"/>
          <w:color w:val="000000"/>
        </w:rPr>
        <w:t>-scale nutrient variability</w:t>
      </w:r>
      <w:r w:rsidR="003D5FEF">
        <w:rPr>
          <w:rFonts w:ascii="Times New Roman" w:eastAsia="Times New Roman" w:hAnsi="Times New Roman" w:cs="Times New Roman"/>
          <w:color w:val="000000"/>
        </w:rPr>
        <w:t xml:space="preserve">. </w:t>
      </w:r>
      <w:commentRangeEnd w:id="65"/>
      <w:r w:rsidR="0030052D">
        <w:rPr>
          <w:rStyle w:val="CommentReference"/>
        </w:rPr>
        <w:commentReference w:id="65"/>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12D29A6E"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Barkley Sound is located in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66" w:author="Isabelle Cote" w:date="2024-07-23T10:38:00Z" w16du:dateUtc="2024-07-23T17:38:00Z">
        <w:r w:rsidR="00DF22E5">
          <w:rPr>
            <w:rFonts w:ascii="Times New Roman" w:hAnsi="Times New Roman" w:cs="Times New Roman"/>
            <w:lang w:val="en-CA"/>
          </w:rPr>
          <w:t xml:space="preserve"> (cite </w:t>
        </w:r>
        <w:commentRangeStart w:id="67"/>
        <w:commentRangeStart w:id="68"/>
        <w:r w:rsidR="00DF22E5">
          <w:rPr>
            <w:rFonts w:ascii="Times New Roman" w:hAnsi="Times New Roman" w:cs="Times New Roman"/>
            <w:lang w:val="en-CA"/>
          </w:rPr>
          <w:t>RLS</w:t>
        </w:r>
      </w:ins>
      <w:commentRangeEnd w:id="67"/>
      <w:r w:rsidR="004F7AE3">
        <w:rPr>
          <w:rStyle w:val="CommentReference"/>
        </w:rPr>
        <w:commentReference w:id="67"/>
      </w:r>
      <w:commentRangeEnd w:id="68"/>
      <w:r w:rsidR="00A4123F">
        <w:rPr>
          <w:rStyle w:val="CommentReference"/>
        </w:rPr>
        <w:commentReference w:id="68"/>
      </w:r>
      <w:ins w:id="69" w:author="Isabelle Cote" w:date="2024-07-23T10:38:00Z" w16du:dateUtc="2024-07-23T17:38:00Z">
        <w:r w:rsidR="00DF22E5">
          <w:rPr>
            <w:rFonts w:ascii="Times New Roman" w:hAnsi="Times New Roman" w:cs="Times New Roman"/>
            <w:lang w:val="en-CA"/>
          </w:rPr>
          <w:t>?)</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70"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5174F4D3"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ins w:id="71" w:author="Isabelle Cote" w:date="2024-09-03T10:21:00Z" w16du:dateUtc="2024-09-03T17:21:00Z">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w:t>
        </w:r>
        <w:commentRangeStart w:id="72"/>
        <w:r w:rsidR="004C436C">
          <w:rPr>
            <w:rFonts w:ascii="Times New Roman" w:hAnsi="Times New Roman" w:cs="Times New Roman"/>
            <w:lang w:val="en-CA"/>
          </w:rPr>
          <w:t>estimate</w:t>
        </w:r>
      </w:ins>
      <w:commentRangeEnd w:id="72"/>
      <w:ins w:id="73" w:author="Isabelle Cote" w:date="2024-09-03T10:22:00Z" w16du:dateUtc="2024-09-03T17:22:00Z">
        <w:r w:rsidR="004C436C">
          <w:rPr>
            <w:rStyle w:val="CommentReference"/>
          </w:rPr>
          <w:commentReference w:id="72"/>
        </w:r>
      </w:ins>
      <w:ins w:id="74" w:author="Isabelle Cote" w:date="2024-09-03T10:21:00Z" w16du:dateUtc="2024-09-03T17:21:00Z">
        <w:r w:rsidR="004C436C">
          <w:rPr>
            <w:rFonts w:ascii="Times New Roman" w:hAnsi="Times New Roman" w:cs="Times New Roman"/>
            <w:lang w:val="en-CA"/>
          </w:rPr>
          <w:t xml:space="preserve"> </w:t>
        </w:r>
      </w:ins>
      <w:del w:id="75" w:author="Isabelle Cote" w:date="2024-09-03T10:21:00Z" w16du:dateUtc="2024-09-03T17:21:00Z">
        <w:r w:rsidR="00217D47" w:rsidRPr="005F1E8D" w:rsidDel="004C436C">
          <w:rPr>
            <w:rFonts w:ascii="Times New Roman" w:hAnsi="Times New Roman" w:cs="Times New Roman"/>
            <w:lang w:val="en-CA"/>
          </w:rPr>
          <w:delText xml:space="preserve">collected subtidal </w:delText>
        </w:r>
        <w:r w:rsidR="00217D47" w:rsidRPr="005F1E8D" w:rsidDel="004C436C">
          <w:rPr>
            <w:rFonts w:ascii="Times New Roman" w:hAnsi="Times New Roman" w:cs="Times New Roman"/>
            <w:color w:val="000000"/>
            <w:lang w:val="en-CA"/>
          </w:rPr>
          <w:delText>NH</w:delText>
        </w:r>
        <w:r w:rsidR="00217D47" w:rsidRPr="005F1E8D" w:rsidDel="004C436C">
          <w:rPr>
            <w:rFonts w:ascii="Times New Roman" w:hAnsi="Times New Roman" w:cs="Times New Roman"/>
            <w:color w:val="000000"/>
            <w:vertAlign w:val="subscript"/>
            <w:lang w:val="en-CA"/>
          </w:rPr>
          <w:delText>4</w:delText>
        </w:r>
        <w:r w:rsidR="00217D47" w:rsidRPr="005F1E8D" w:rsidDel="004C436C">
          <w:rPr>
            <w:rFonts w:ascii="Times New Roman" w:hAnsi="Times New Roman" w:cs="Times New Roman"/>
            <w:color w:val="000000"/>
            <w:vertAlign w:val="superscript"/>
            <w:lang w:val="en-CA"/>
          </w:rPr>
          <w:delText xml:space="preserve">+ </w:delText>
        </w:r>
        <w:r w:rsidR="00217D47" w:rsidRPr="005F1E8D" w:rsidDel="004C436C">
          <w:rPr>
            <w:rFonts w:ascii="Times New Roman" w:hAnsi="Times New Roman" w:cs="Times New Roman"/>
            <w:lang w:val="en-CA"/>
          </w:rPr>
          <w:delText>samples paired</w:delText>
        </w:r>
      </w:del>
      <w:del w:id="76" w:author="Isabelle Cote" w:date="2024-09-03T10:22:00Z" w16du:dateUtc="2024-09-03T17:22:00Z">
        <w:r w:rsidR="00217D47" w:rsidRPr="005F1E8D" w:rsidDel="004C436C">
          <w:rPr>
            <w:rFonts w:ascii="Times New Roman" w:hAnsi="Times New Roman" w:cs="Times New Roman"/>
            <w:lang w:val="en-CA"/>
          </w:rPr>
          <w:delText xml:space="preserve"> with </w:delText>
        </w:r>
      </w:del>
      <w:r w:rsidR="00217D47" w:rsidRPr="005F1E8D">
        <w:rPr>
          <w:rFonts w:ascii="Times New Roman" w:hAnsi="Times New Roman" w:cs="Times New Roman"/>
          <w:lang w:val="en-CA"/>
        </w:rPr>
        <w:t xml:space="preserve">fish and invertebrate </w:t>
      </w:r>
      <w:del w:id="77" w:author="Isabelle Cote" w:date="2024-09-03T10:22:00Z" w16du:dateUtc="2024-09-03T17:22:00Z">
        <w:r w:rsidR="00217D47" w:rsidRPr="005F1E8D" w:rsidDel="004C436C">
          <w:rPr>
            <w:rFonts w:ascii="Times New Roman" w:hAnsi="Times New Roman" w:cs="Times New Roman"/>
            <w:lang w:val="en-CA"/>
          </w:rPr>
          <w:delText xml:space="preserve">surveys </w:delText>
        </w:r>
      </w:del>
      <w:ins w:id="78" w:author="Isabelle Cote" w:date="2024-09-03T10:22:00Z" w16du:dateUtc="2024-09-03T17:22:00Z">
        <w:r w:rsidR="004C436C">
          <w:rPr>
            <w:rFonts w:ascii="Times New Roman" w:hAnsi="Times New Roman" w:cs="Times New Roman"/>
            <w:lang w:val="en-CA"/>
          </w:rPr>
          <w:t>abundance and</w:t>
        </w:r>
      </w:ins>
      <w:del w:id="79" w:author="Isabelle Cote" w:date="2024-09-03T10:22:00Z" w16du:dateUtc="2024-09-03T17:22:00Z">
        <w:r w:rsidR="00217D47" w:rsidRPr="005F1E8D" w:rsidDel="004C436C">
          <w:rPr>
            <w:rFonts w:ascii="Times New Roman" w:hAnsi="Times New Roman" w:cs="Times New Roman"/>
            <w:lang w:val="en-CA"/>
          </w:rPr>
          <w:delText>using</w:delText>
        </w:r>
      </w:del>
      <w:ins w:id="80" w:author="Isabelle Cote" w:date="2024-09-03T10:21:00Z" w16du:dateUtc="2024-09-03T17:21:00Z">
        <w:r w:rsidR="004C436C" w:rsidRPr="004C436C">
          <w:rPr>
            <w:rFonts w:ascii="Times New Roman" w:hAnsi="Times New Roman" w:cs="Times New Roman"/>
            <w:lang w:val="en-CA"/>
          </w:rPr>
          <w:t xml:space="preserve"> </w:t>
        </w:r>
      </w:ins>
      <w:ins w:id="81" w:author="Isabelle Cote" w:date="2024-09-03T10:23:00Z" w16du:dateUtc="2024-09-03T17:23:00Z">
        <w:r w:rsidR="004C436C">
          <w:rPr>
            <w:rFonts w:ascii="Times New Roman" w:hAnsi="Times New Roman" w:cs="Times New Roman"/>
            <w:lang w:val="en-CA"/>
          </w:rPr>
          <w:t>collected</w:t>
        </w:r>
      </w:ins>
      <w:ins w:id="82" w:author="Isabelle Cote" w:date="2024-09-03T10:21:00Z" w16du:dateUtc="2024-09-03T17:21:00Z">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ins>
      <w:ins w:id="83" w:author="Isabelle Cote" w:date="2024-09-03T10:23:00Z" w16du:dateUtc="2024-09-03T17:23:00Z">
        <w:r w:rsidR="004C436C">
          <w:rPr>
            <w:rFonts w:ascii="Times New Roman" w:hAnsi="Times New Roman" w:cs="Times New Roman"/>
            <w:lang w:val="en-CA"/>
          </w:rPr>
          <w:t>s during</w:t>
        </w:r>
      </w:ins>
      <w:ins w:id="84" w:author="Isabelle Cote" w:date="2024-09-03T10:22:00Z" w16du:dateUtc="2024-09-03T17:22:00Z">
        <w:r w:rsidR="004C436C">
          <w:rPr>
            <w:rFonts w:ascii="Times New Roman" w:hAnsi="Times New Roman" w:cs="Times New Roman"/>
            <w:lang w:val="en-CA"/>
          </w:rPr>
          <w:t xml:space="preserve"> each survey</w:t>
        </w:r>
      </w:ins>
      <w:del w:id="85" w:author="Isabelle Cote" w:date="2024-09-03T10:21:00Z" w16du:dateUtc="2024-09-03T17:21:00Z">
        <w:r w:rsidR="00217D47" w:rsidRPr="005F1E8D" w:rsidDel="004C436C">
          <w:rPr>
            <w:rFonts w:ascii="Times New Roman" w:hAnsi="Times New Roman" w:cs="Times New Roman"/>
            <w:lang w:val="en-CA"/>
          </w:rPr>
          <w:delText xml:space="preserve"> a globally standardized method (</w:delText>
        </w:r>
        <w:r w:rsidR="00F235E9" w:rsidRPr="005F1E8D" w:rsidDel="004C436C">
          <w:rPr>
            <w:rFonts w:ascii="Times New Roman" w:hAnsi="Times New Roman" w:cs="Times New Roman"/>
            <w:lang w:val="en-CA"/>
          </w:rPr>
          <w:delText xml:space="preserve">i.e., </w:delText>
        </w:r>
        <w:r w:rsidR="00217D47" w:rsidRPr="005F1E8D" w:rsidDel="004C436C">
          <w:rPr>
            <w:rFonts w:ascii="Times New Roman" w:hAnsi="Times New Roman" w:cs="Times New Roman"/>
            <w:lang w:val="en-CA"/>
          </w:rPr>
          <w:delText>Reef Life Survey</w:delText>
        </w:r>
        <w:r w:rsidR="00F235E9" w:rsidRPr="005F1E8D" w:rsidDel="004C436C">
          <w:rPr>
            <w:rFonts w:ascii="Times New Roman" w:hAnsi="Times New Roman" w:cs="Times New Roman"/>
            <w:lang w:val="en-CA"/>
          </w:rPr>
          <w:delText>, RLS</w:delText>
        </w:r>
        <w:r w:rsidR="00217D47" w:rsidRPr="005F1E8D" w:rsidDel="004C436C">
          <w:rPr>
            <w:rFonts w:ascii="Times New Roman" w:hAnsi="Times New Roman" w:cs="Times New Roman"/>
            <w:lang w:val="en-CA"/>
          </w:rPr>
          <w:delText>)</w:delText>
        </w:r>
        <w:r w:rsidDel="004C436C">
          <w:rPr>
            <w:rFonts w:ascii="Times New Roman" w:hAnsi="Times New Roman" w:cs="Times New Roman"/>
            <w:lang w:val="en-CA"/>
          </w:rPr>
          <w:delText xml:space="preserve"> at each site</w:delText>
        </w:r>
      </w:del>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1CCE5461"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ins w:id="86" w:author="Isabelle Cote" w:date="2024-09-03T10:24:00Z" w16du:dateUtc="2024-09-03T17:24:00Z">
        <w:r w:rsidR="004C436C">
          <w:rPr>
            <w:rFonts w:ascii="Times New Roman" w:hAnsi="Times New Roman" w:cs="Times New Roman"/>
            <w:lang w:val="en-CA"/>
          </w:rPr>
          <w:t>(</w:t>
        </w:r>
        <w:commentRangeStart w:id="87"/>
        <w:r w:rsidR="004C436C">
          <w:rPr>
            <w:rFonts w:ascii="Times New Roman" w:hAnsi="Times New Roman" w:cs="Times New Roman"/>
            <w:lang w:val="en-CA"/>
          </w:rPr>
          <w:t>x-x m</w:t>
        </w:r>
      </w:ins>
      <w:commentRangeEnd w:id="87"/>
      <w:ins w:id="88" w:author="Isabelle Cote" w:date="2024-09-03T10:29:00Z" w16du:dateUtc="2024-09-03T17:29:00Z">
        <w:r w:rsidR="004C436C">
          <w:rPr>
            <w:rStyle w:val="CommentReference"/>
          </w:rPr>
          <w:commentReference w:id="87"/>
        </w:r>
      </w:ins>
      <w:ins w:id="89" w:author="Isabelle Cote" w:date="2024-09-03T10:24:00Z" w16du:dateUtc="2024-09-03T17:24:00Z">
        <w:r w:rsidR="004C436C">
          <w:rPr>
            <w:rFonts w:ascii="Times New Roman" w:hAnsi="Times New Roman" w:cs="Times New Roman"/>
            <w:lang w:val="en-CA"/>
          </w:rPr>
          <w:t xml:space="preserve">) </w:t>
        </w:r>
      </w:ins>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90"/>
      <w:commentRangeStart w:id="91"/>
      <w:commentRangeStart w:id="92"/>
      <w:commentRangeStart w:id="93"/>
      <w:r w:rsidR="007268C2" w:rsidRPr="005F1E8D">
        <w:rPr>
          <w:rFonts w:ascii="Times New Roman" w:hAnsi="Times New Roman" w:cs="Times New Roman"/>
          <w:color w:val="000000"/>
          <w:lang w:val="en-CA"/>
        </w:rPr>
        <w:t>Lim, unpublished data</w:t>
      </w:r>
      <w:commentRangeEnd w:id="90"/>
      <w:r w:rsidR="001D7BE9">
        <w:rPr>
          <w:rStyle w:val="CommentReference"/>
        </w:rPr>
        <w:commentReference w:id="90"/>
      </w:r>
      <w:commentRangeEnd w:id="91"/>
      <w:r w:rsidR="0067503F">
        <w:rPr>
          <w:rStyle w:val="CommentReference"/>
        </w:rPr>
        <w:commentReference w:id="91"/>
      </w:r>
      <w:commentRangeEnd w:id="92"/>
      <w:r w:rsidR="004F7AE3">
        <w:rPr>
          <w:rStyle w:val="CommentReference"/>
        </w:rPr>
        <w:commentReference w:id="92"/>
      </w:r>
      <w:commentRangeEnd w:id="93"/>
      <w:r w:rsidR="004C436C">
        <w:rPr>
          <w:rStyle w:val="CommentReference"/>
        </w:rPr>
        <w:commentReference w:id="93"/>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Holmes single spike method is associated with </w:t>
      </w:r>
      <w:del w:id="94" w:author="Isabelle Cote" w:date="2024-09-03T10:25:00Z" w16du:dateUtc="2024-09-03T17:25:00Z">
        <w:r w:rsidR="00C62A98" w:rsidDel="004C436C">
          <w:rPr>
            <w:rFonts w:ascii="Times New Roman" w:hAnsi="Times New Roman" w:cs="Times New Roman"/>
            <w:color w:val="000000"/>
            <w:lang w:val="en-CA"/>
          </w:rPr>
          <w:delText xml:space="preserve">increased </w:delText>
        </w:r>
      </w:del>
      <w:ins w:id="95" w:author="Isabelle Cote" w:date="2024-09-03T10:25:00Z" w16du:dateUtc="2024-09-03T17:25:00Z">
        <w:r w:rsidR="004C436C">
          <w:rPr>
            <w:rFonts w:ascii="Times New Roman" w:hAnsi="Times New Roman" w:cs="Times New Roman"/>
            <w:color w:val="000000"/>
            <w:lang w:val="en-CA"/>
          </w:rPr>
          <w:t xml:space="preserve">higher </w:t>
        </w:r>
      </w:ins>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71C3843"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ins w:id="96" w:author="Isabelle Cote" w:date="2024-09-03T10:26:00Z" w16du:dateUtc="2024-09-03T17:26:00Z">
        <w:r w:rsidR="004C436C">
          <w:rPr>
            <w:rFonts w:ascii="Times New Roman" w:hAnsi="Times New Roman" w:cs="Times New Roman"/>
            <w:lang w:val="en-CA"/>
          </w:rPr>
          <w:t xml:space="preserve"> and perpendicular to the RLS transect</w:t>
        </w:r>
      </w:ins>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ins w:id="97" w:author="Isabelle Cote" w:date="2024-09-03T10:27:00Z" w16du:dateUtc="2024-09-03T17:27:00Z">
        <w:r w:rsidR="004C436C">
          <w:rPr>
            <w:rFonts w:ascii="Times New Roman" w:hAnsi="Times New Roman" w:cs="Times New Roman"/>
            <w:lang w:val="en-CA"/>
          </w:rPr>
          <w:t xml:space="preserve">length </w:t>
        </w:r>
      </w:ins>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w:t>
      </w:r>
      <w:r w:rsidR="001F79DB" w:rsidRPr="005F1E8D">
        <w:rPr>
          <w:rFonts w:ascii="Times New Roman" w:hAnsi="Times New Roman" w:cs="Times New Roman"/>
          <w:lang w:val="en-CA"/>
        </w:rPr>
        <w:lastRenderedPageBreak/>
        <w:t>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98"/>
      <w:commentRangeStart w:id="99"/>
      <w:r w:rsidR="00895C86" w:rsidRPr="005F1E8D">
        <w:rPr>
          <w:rFonts w:ascii="Times New Roman" w:hAnsi="Times New Roman" w:cs="Times New Roman"/>
          <w:lang w:val="en-CA"/>
        </w:rPr>
        <w:t>depth</w:t>
      </w:r>
      <w:commentRangeEnd w:id="98"/>
      <w:r w:rsidR="00152CBA" w:rsidRPr="005F1E8D">
        <w:rPr>
          <w:rStyle w:val="CommentReference"/>
          <w:rFonts w:ascii="Times New Roman" w:hAnsi="Times New Roman" w:cs="Times New Roman"/>
        </w:rPr>
        <w:commentReference w:id="98"/>
      </w:r>
      <w:commentRangeEnd w:id="99"/>
      <w:r w:rsidR="004C436C">
        <w:rPr>
          <w:rStyle w:val="CommentReference"/>
        </w:rPr>
        <w:commentReference w:id="99"/>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00"/>
      <w:commentRangeStart w:id="101"/>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00"/>
      <w:r w:rsidR="00F17ED1">
        <w:rPr>
          <w:rStyle w:val="CommentReference"/>
        </w:rPr>
        <w:commentReference w:id="100"/>
      </w:r>
      <w:commentRangeEnd w:id="101"/>
      <w:r w:rsidR="000C156B">
        <w:rPr>
          <w:rStyle w:val="CommentReference"/>
        </w:rPr>
        <w:commentReference w:id="101"/>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near Bamfield.</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xml:space="preserve">, a wide, exposed bay that opens on Trevor </w:t>
      </w:r>
      <w:r w:rsidR="000C156B">
        <w:rPr>
          <w:rFonts w:ascii="Times New Roman" w:hAnsi="Times New Roman" w:cs="Times New Roman"/>
          <w:lang w:val="en-CA"/>
        </w:rPr>
        <w:lastRenderedPageBreak/>
        <w:t>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r w:rsidR="00C12458" w:rsidRPr="005F1E8D">
        <w:rPr>
          <w:rFonts w:ascii="Times New Roman" w:hAnsi="Times New Roman" w:cs="Times New Roman"/>
          <w:i/>
          <w:lang w:val="en-CA"/>
        </w:rPr>
        <w:t>Apostichopus californicus</w:t>
      </w:r>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1C91431E"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del w:id="102" w:author="Isabelle Cote" w:date="2024-09-03T10:32:00Z" w16du:dateUtc="2024-09-03T17:32:00Z">
        <w:r w:rsidR="007D6070" w:rsidRPr="005F1E8D" w:rsidDel="00092ACC">
          <w:rPr>
            <w:rFonts w:ascii="Times New Roman" w:hAnsi="Times New Roman" w:cs="Times New Roman"/>
            <w:color w:val="000000"/>
            <w:lang w:val="en-CA"/>
          </w:rPr>
          <w:delText xml:space="preserve">buckets </w:delText>
        </w:r>
      </w:del>
      <w:ins w:id="103" w:author="Isabelle Cote" w:date="2024-09-03T10:32:00Z" w16du:dateUtc="2024-09-03T17:32:00Z">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ins>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w:t>
      </w:r>
      <w:r w:rsidR="00B928B9" w:rsidRPr="005F1E8D">
        <w:rPr>
          <w:rFonts w:ascii="Times New Roman" w:hAnsi="Times New Roman" w:cs="Times New Roman"/>
          <w:color w:val="000000"/>
          <w:lang w:val="en-CA"/>
        </w:rPr>
        <w:lastRenderedPageBreak/>
        <w:t>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tidyvers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glmmTMB’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and DHARMa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6E7450A4" w:rsidR="00943023" w:rsidRPr="00092ACC" w:rsidRDefault="00943023" w:rsidP="00EB3BC7">
      <w:pPr>
        <w:spacing w:line="480" w:lineRule="auto"/>
        <w:rPr>
          <w:rFonts w:ascii="Times New Roman" w:eastAsia="Times New Roman" w:hAnsi="Times New Roman" w:cs="Times New Roman"/>
          <w:color w:val="000000"/>
          <w:lang w:val="en-CA"/>
          <w:rPrChange w:id="104" w:author="Isabelle Cote" w:date="2024-09-03T10:34:00Z" w16du:dateUtc="2024-09-03T17:34:00Z">
            <w:rPr>
              <w:rFonts w:ascii="Times New Roman" w:hAnsi="Times New Roman" w:cs="Times New Roman"/>
              <w:lang w:val="en-CA"/>
            </w:rPr>
          </w:rPrChange>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t>
      </w:r>
      <w:ins w:id="105" w:author="Isabelle Cote" w:date="2024-09-03T10:34:00Z" w16du:dateUtc="2024-09-03T17:34:00Z">
        <w:r w:rsidR="00092ACC">
          <w:rPr>
            <w:rFonts w:ascii="Times New Roman" w:eastAsia="Times New Roman" w:hAnsi="Times New Roman" w:cs="Times New Roman"/>
            <w:color w:val="000000"/>
            <w:lang w:val="en-CA"/>
          </w:rPr>
          <w:t>–</w:t>
        </w:r>
      </w:ins>
      <w:del w:id="106" w:author="Isabelle Cote" w:date="2024-09-03T10:34:00Z" w16du:dateUtc="2024-09-03T17:34:00Z">
        <w:r w:rsidR="00792779" w:rsidRPr="00E763F3" w:rsidDel="00092ACC">
          <w:rPr>
            <w:rFonts w:ascii="Times New Roman" w:eastAsia="Times New Roman" w:hAnsi="Times New Roman" w:cs="Times New Roman"/>
            <w:color w:val="000000"/>
            <w:lang w:val="en-CA"/>
          </w:rPr>
          <w:delText>-</w:delText>
        </w:r>
      </w:del>
      <w:r w:rsidR="00792779" w:rsidRPr="00E763F3">
        <w:rPr>
          <w:rFonts w:ascii="Times New Roman" w:eastAsia="Times New Roman" w:hAnsi="Times New Roman" w:cs="Times New Roman"/>
          <w:color w:val="000000"/>
          <w:lang w:val="en-CA"/>
        </w:rPr>
        <w:t>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w:t>
      </w:r>
      <w:r w:rsidR="00920FC5" w:rsidRPr="005F1E8D">
        <w:rPr>
          <w:rFonts w:ascii="Times New Roman" w:hAnsi="Times New Roman" w:cs="Times New Roman"/>
          <w:highlight w:val="green"/>
          <w:lang w:val="en-CA"/>
        </w:rPr>
        <w:lastRenderedPageBreak/>
        <w:t xml:space="preserve">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107"/>
      <w:commentRangeStart w:id="108"/>
      <w:r w:rsidR="00792779">
        <w:rPr>
          <w:rFonts w:ascii="Times New Roman" w:hAnsi="Times New Roman" w:cs="Times New Roman"/>
          <w:lang w:val="en-CA"/>
        </w:rPr>
        <w:t>.</w:t>
      </w:r>
      <w:commentRangeEnd w:id="107"/>
      <w:r w:rsidR="00F17ED1">
        <w:rPr>
          <w:rStyle w:val="CommentReference"/>
        </w:rPr>
        <w:commentReference w:id="107"/>
      </w:r>
      <w:commentRangeEnd w:id="108"/>
      <w:r w:rsidR="00F013CE">
        <w:rPr>
          <w:rStyle w:val="CommentReference"/>
        </w:rPr>
        <w:commentReference w:id="108"/>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699629EE"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109"/>
      <w:r w:rsidR="002B6ECC" w:rsidRPr="005F1E8D">
        <w:rPr>
          <w:rFonts w:ascii="Times New Roman" w:hAnsi="Times New Roman" w:cs="Times New Roman"/>
          <w:lang w:val="en-CA"/>
        </w:rPr>
        <w:t xml:space="preserve">the best metrics </w:t>
      </w:r>
      <w:commentRangeEnd w:id="109"/>
      <w:r w:rsidR="00F013CE">
        <w:rPr>
          <w:rStyle w:val="CommentReference"/>
        </w:rPr>
        <w:commentReference w:id="109"/>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car::vif,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We visually inspected model residuals by plotting the output from DHARMa::simulateResiduals,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del w:id="110" w:author="Isabelle Cote" w:date="2024-09-03T10:36:00Z" w16du:dateUtc="2024-09-03T17:36:00Z">
        <w:r w:rsidR="00F013CE" w:rsidDel="00092ACC">
          <w:rPr>
            <w:rFonts w:ascii="Times New Roman" w:hAnsi="Times New Roman" w:cs="Times New Roman"/>
            <w:lang w:val="en-CA"/>
          </w:rPr>
          <w:delText>,</w:delText>
        </w:r>
        <w:r w:rsidR="00E85DC2" w:rsidDel="00092ACC">
          <w:rPr>
            <w:rFonts w:ascii="Times New Roman" w:hAnsi="Times New Roman" w:cs="Times New Roman"/>
            <w:lang w:val="en-CA"/>
          </w:rPr>
          <w:delText xml:space="preserve"> which</w:delText>
        </w:r>
      </w:del>
      <w:ins w:id="111" w:author="Isabelle Cote" w:date="2024-09-03T10:36:00Z" w16du:dateUtc="2024-09-03T17:36:00Z">
        <w:r w:rsidR="00092ACC">
          <w:rPr>
            <w:rFonts w:ascii="Times New Roman" w:hAnsi="Times New Roman" w:cs="Times New Roman"/>
            <w:lang w:val="en-CA"/>
          </w:rPr>
          <w:t>. These models</w:t>
        </w:r>
      </w:ins>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340137B6"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r w:rsidR="00E221AC" w:rsidRPr="005F1E8D">
        <w:rPr>
          <w:rFonts w:ascii="Times New Roman" w:hAnsi="Times New Roman" w:cs="Times New Roman"/>
          <w:lang w:val="en-CA"/>
        </w:rPr>
        <w:t>DHARMa::simulateResiduals</w:t>
      </w:r>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e ran additional models considering the effect of only the most abundant families of fishes and invertebrates</w:t>
      </w:r>
      <w:del w:id="112" w:author="Isabelle Cote" w:date="2024-09-03T10:37:00Z" w16du:dateUtc="2024-09-03T17:37:00Z">
        <w:r w:rsidR="00480B9F" w:rsidDel="00092ACC">
          <w:rPr>
            <w:rFonts w:ascii="Times New Roman" w:hAnsi="Times New Roman" w:cs="Times New Roman"/>
            <w:lang w:val="en-CA"/>
          </w:rPr>
          <w:delText>,</w:delText>
        </w:r>
      </w:del>
      <w:r w:rsidR="00E85DC2">
        <w:rPr>
          <w:rFonts w:ascii="Times New Roman" w:hAnsi="Times New Roman" w:cs="Times New Roman"/>
          <w:lang w:val="en-CA"/>
        </w:rPr>
        <w:t xml:space="preserve"> </w:t>
      </w:r>
      <w:del w:id="113" w:author="Isabelle Cote" w:date="2024-09-03T10:37:00Z" w16du:dateUtc="2024-09-03T17:37:00Z">
        <w:r w:rsidR="00E85DC2" w:rsidDel="00092ACC">
          <w:rPr>
            <w:rFonts w:ascii="Times New Roman" w:hAnsi="Times New Roman" w:cs="Times New Roman"/>
            <w:lang w:val="en-CA"/>
          </w:rPr>
          <w:delText>which are fully described in</w:delText>
        </w:r>
      </w:del>
      <w:ins w:id="114" w:author="Isabelle Cote" w:date="2024-09-03T10:37:00Z" w16du:dateUtc="2024-09-03T17:37:00Z">
        <w:r w:rsidR="00092ACC">
          <w:rPr>
            <w:rFonts w:ascii="Times New Roman" w:hAnsi="Times New Roman" w:cs="Times New Roman"/>
            <w:lang w:val="en-CA"/>
          </w:rPr>
          <w:t>(</w:t>
        </w:r>
      </w:ins>
      <w:del w:id="115" w:author="Isabelle Cote" w:date="2024-09-03T10:37:00Z" w16du:dateUtc="2024-09-03T17:37:00Z">
        <w:r w:rsidR="00E85DC2" w:rsidDel="00092ACC">
          <w:rPr>
            <w:rFonts w:ascii="Times New Roman" w:hAnsi="Times New Roman" w:cs="Times New Roman"/>
            <w:lang w:val="en-CA"/>
          </w:rPr>
          <w:delText xml:space="preserve"> </w:delText>
        </w:r>
      </w:del>
      <w:r w:rsidR="00E85DC2" w:rsidRPr="00E85DC2">
        <w:rPr>
          <w:rFonts w:ascii="Times New Roman" w:hAnsi="Times New Roman" w:cs="Times New Roman"/>
          <w:highlight w:val="green"/>
          <w:lang w:val="en-CA"/>
        </w:rPr>
        <w:t>Electronic Supplement 2</w:t>
      </w:r>
      <w:ins w:id="116" w:author="Isabelle Cote" w:date="2024-09-03T10:37:00Z" w16du:dateUtc="2024-09-03T17:37:00Z">
        <w:r w:rsidR="00092ACC">
          <w:rPr>
            <w:rFonts w:ascii="Times New Roman" w:hAnsi="Times New Roman" w:cs="Times New Roman"/>
            <w:lang w:val="en-CA"/>
          </w:rPr>
          <w:t>)</w:t>
        </w:r>
      </w:ins>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27AD5A21"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ins w:id="117" w:author="Isabelle Cote" w:date="2024-09-03T10:38:00Z" w16du:dateUtc="2024-09-03T17:38:00Z">
        <w:r w:rsidR="00092ACC">
          <w:rPr>
            <w:rFonts w:ascii="Times New Roman" w:hAnsi="Times New Roman" w:cs="Times New Roman"/>
            <w:lang w:val="en-CA"/>
          </w:rPr>
          <w:t xml:space="preserve">adjacent </w:t>
        </w:r>
      </w:ins>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w:t>
      </w:r>
      <w:r w:rsidR="00E25DCB">
        <w:rPr>
          <w:rFonts w:ascii="Times New Roman" w:hAnsi="Times New Roman" w:cs="Times New Roman"/>
          <w:lang w:val="en-CA"/>
        </w:rPr>
        <w:lastRenderedPageBreak/>
        <w:t>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F37657">
        <w:rPr>
          <w:rFonts w:ascii="Times New Roman" w:hAnsi="Times New Roman" w:cs="Times New Roman"/>
          <w:color w:val="000000"/>
          <w:highlight w:val="yellow"/>
          <w:lang w:val="en-CA"/>
        </w:rPr>
        <w:t>(Supplement</w:t>
      </w:r>
      <w:commentRangeStart w:id="118"/>
      <w:commentRangeStart w:id="119"/>
      <w:r w:rsidR="0026774C" w:rsidRPr="00F37657">
        <w:rPr>
          <w:rFonts w:ascii="Times New Roman" w:hAnsi="Times New Roman" w:cs="Times New Roman"/>
          <w:color w:val="000000"/>
          <w:highlight w:val="yellow"/>
          <w:lang w:val="en-CA"/>
        </w:rPr>
        <w:t>???</w:t>
      </w:r>
      <w:commentRangeEnd w:id="118"/>
      <w:r w:rsidR="0026774C">
        <w:rPr>
          <w:rStyle w:val="CommentReference"/>
        </w:rPr>
        <w:commentReference w:id="118"/>
      </w:r>
      <w:commentRangeEnd w:id="119"/>
      <w:r w:rsidR="00092ACC">
        <w:rPr>
          <w:rStyle w:val="CommentReference"/>
        </w:rPr>
        <w:commentReference w:id="119"/>
      </w:r>
      <w:r w:rsidR="0026774C" w:rsidRPr="00F37657">
        <w:rPr>
          <w:rFonts w:ascii="Times New Roman" w:hAnsi="Times New Roman" w:cs="Times New Roman"/>
          <w:color w:val="000000"/>
          <w:highlight w:val="yellow"/>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 </w:t>
      </w:r>
      <w:r w:rsidR="006005D7">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247F8385"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μM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μM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ins w:id="120" w:author="Isabelle Cote" w:date="2024-09-03T10:51:00Z" w16du:dateUtc="2024-09-03T17:51:00Z">
        <w:r w:rsidR="000D0396">
          <w:rPr>
            <w:rFonts w:ascii="Times New Roman" w:hAnsi="Times New Roman" w:cs="Times New Roman"/>
            <w:highlight w:val="green"/>
            <w:lang w:val="en-CA"/>
          </w:rPr>
          <w:t>2</w:t>
        </w:r>
      </w:ins>
      <w:del w:id="121" w:author="Isabelle Cote" w:date="2024-09-03T10:51:00Z" w16du:dateUtc="2024-09-03T17:51:00Z">
        <w:r w:rsidR="00C77243" w:rsidRPr="005F1E8D" w:rsidDel="000D0396">
          <w:rPr>
            <w:rFonts w:ascii="Times New Roman" w:hAnsi="Times New Roman" w:cs="Times New Roman"/>
            <w:highlight w:val="green"/>
            <w:lang w:val="en-CA"/>
          </w:rPr>
          <w:delText>3</w:delText>
        </w:r>
      </w:del>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ins w:id="122" w:author="Isabelle Cote" w:date="2024-09-03T10:51:00Z" w16du:dateUtc="2024-09-03T17:51:00Z">
        <w:r w:rsidR="000D0396">
          <w:rPr>
            <w:rFonts w:ascii="Times New Roman" w:hAnsi="Times New Roman" w:cs="Times New Roman"/>
            <w:highlight w:val="green"/>
            <w:lang w:val="en-CA"/>
          </w:rPr>
          <w:t>2</w:t>
        </w:r>
      </w:ins>
      <w:del w:id="123" w:author="Isabelle Cote" w:date="2024-09-03T10:51:00Z" w16du:dateUtc="2024-09-03T17:51:00Z">
        <w:r w:rsidR="00C77243" w:rsidRPr="005F1E8D" w:rsidDel="000D0396">
          <w:rPr>
            <w:rFonts w:ascii="Times New Roman" w:hAnsi="Times New Roman" w:cs="Times New Roman"/>
            <w:highlight w:val="green"/>
            <w:lang w:val="en-CA"/>
          </w:rPr>
          <w:delText>3</w:delText>
        </w:r>
      </w:del>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6A211D6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ins w:id="124" w:author="Isabelle Cote" w:date="2024-09-03T11:01:00Z" w16du:dateUtc="2024-09-03T18:01:00Z">
        <w:r w:rsidR="000D0396">
          <w:rPr>
            <w:rFonts w:ascii="Times New Roman" w:hAnsi="Times New Roman" w:cs="Times New Roman"/>
            <w:lang w:val="en-CA"/>
          </w:rPr>
          <w:t xml:space="preserve"> (Fig. 3)</w:t>
        </w:r>
      </w:ins>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commentRangeStart w:id="125"/>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μM</w:t>
      </w:r>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w:t>
      </w:r>
      <w:commentRangeEnd w:id="125"/>
      <w:r w:rsidR="000D0396">
        <w:rPr>
          <w:rStyle w:val="CommentReference"/>
        </w:rPr>
        <w:commentReference w:id="125"/>
      </w:r>
      <w:r w:rsidRPr="005F1E8D">
        <w:rPr>
          <w:rFonts w:ascii="Times New Roman" w:hAnsi="Times New Roman" w:cs="Times New Roman"/>
          <w:lang w:val="en-CA"/>
        </w:rPr>
        <w:t>)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μM</w:t>
      </w:r>
      <w:r w:rsidR="00C673A5" w:rsidRPr="005F1E8D">
        <w:rPr>
          <w:rFonts w:ascii="Times New Roman" w:hAnsi="Times New Roman" w:cs="Times New Roman"/>
          <w:lang w:val="en-CA"/>
        </w:rPr>
        <w:t>, p &lt; 0.001</w:t>
      </w:r>
      <w:ins w:id="126" w:author="Isabelle Cote" w:date="2024-09-03T11:02:00Z" w16du:dateUtc="2024-09-03T18:02:00Z">
        <w:r w:rsidR="000D0396">
          <w:rPr>
            <w:rFonts w:ascii="Times New Roman" w:hAnsi="Times New Roman" w:cs="Times New Roman"/>
            <w:lang w:val="en-CA"/>
          </w:rPr>
          <w:t xml:space="preserve">; </w:t>
        </w:r>
      </w:ins>
      <w:del w:id="127" w:author="Isabelle Cote" w:date="2024-09-03T11:02:00Z" w16du:dateUtc="2024-09-03T18:02:00Z">
        <w:r w:rsidR="00C673A5" w:rsidRPr="005F1E8D" w:rsidDel="000D0396">
          <w:rPr>
            <w:rFonts w:ascii="Times New Roman" w:hAnsi="Times New Roman" w:cs="Times New Roman"/>
            <w:lang w:val="en-CA"/>
          </w:rPr>
          <w:delText>)</w:delText>
        </w:r>
      </w:del>
      <w:ins w:id="128" w:author="Isabelle Cote" w:date="2024-09-03T10:59:00Z" w16du:dateUtc="2024-09-03T17:59:00Z">
        <w:r w:rsidR="000D0396">
          <w:rPr>
            <w:rFonts w:ascii="Times New Roman" w:hAnsi="Times New Roman" w:cs="Times New Roman"/>
            <w:lang w:val="en-CA"/>
          </w:rPr>
          <w:t>Fig. 3b)</w:t>
        </w:r>
      </w:ins>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μM</w:t>
      </w:r>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ins w:id="129" w:author="Isabelle Cote" w:date="2024-09-03T11:00:00Z" w16du:dateUtc="2024-09-03T18:00:00Z">
        <w:r w:rsidR="000D0396">
          <w:rPr>
            <w:rFonts w:ascii="Times New Roman" w:hAnsi="Times New Roman" w:cs="Times New Roman"/>
            <w:lang w:val="en-CA"/>
          </w:rPr>
          <w:t>; Fig</w:t>
        </w:r>
      </w:ins>
      <w:ins w:id="130" w:author="Isabelle Cote" w:date="2024-09-03T11:01:00Z" w16du:dateUtc="2024-09-03T18:01:00Z">
        <w:r w:rsidR="000D0396">
          <w:rPr>
            <w:rFonts w:ascii="Times New Roman" w:hAnsi="Times New Roman" w:cs="Times New Roman"/>
            <w:lang w:val="en-CA"/>
          </w:rPr>
          <w:t>. 3c</w:t>
        </w:r>
      </w:ins>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ins w:id="131" w:author="Isabelle Cote" w:date="2024-09-03T11:01:00Z" w16du:dateUtc="2024-09-03T18:01:00Z">
        <w:r w:rsidR="000D0396">
          <w:rPr>
            <w:rFonts w:ascii="Times New Roman" w:hAnsi="Times New Roman" w:cs="Times New Roman"/>
            <w:lang w:val="en-CA"/>
          </w:rPr>
          <w:t>; Fig. 3</w:t>
        </w:r>
      </w:ins>
      <w:ins w:id="132" w:author="Isabelle Cote" w:date="2024-09-03T11:07:00Z" w16du:dateUtc="2024-09-03T18:07:00Z">
        <w:r w:rsidR="00A41148">
          <w:rPr>
            <w:rFonts w:ascii="Times New Roman" w:hAnsi="Times New Roman" w:cs="Times New Roman"/>
            <w:lang w:val="en-CA"/>
          </w:rPr>
          <w:t>a</w:t>
        </w:r>
      </w:ins>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t>
      </w:r>
      <w:r w:rsidR="00A067A6">
        <w:rPr>
          <w:rFonts w:ascii="Times New Roman" w:hAnsi="Times New Roman" w:cs="Times New Roman"/>
          <w:lang w:val="en-CA"/>
        </w:rPr>
        <w:lastRenderedPageBreak/>
        <w:t xml:space="preserve">We found limited evidence for an effect of </w:t>
      </w:r>
      <w:commentRangeStart w:id="133"/>
      <w:r w:rsidR="00C673A5" w:rsidRPr="005F1E8D">
        <w:rPr>
          <w:rFonts w:ascii="Times New Roman" w:hAnsi="Times New Roman" w:cs="Times New Roman"/>
          <w:lang w:val="en-CA"/>
        </w:rPr>
        <w:t xml:space="preserve">animal biomass </w:t>
      </w:r>
      <w:commentRangeEnd w:id="133"/>
      <w:r w:rsidR="00A067A6">
        <w:rPr>
          <w:rStyle w:val="CommentReference"/>
        </w:rPr>
        <w:commentReference w:id="133"/>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ins w:id="134" w:author="Isabelle Cote" w:date="2024-09-03T11:02:00Z" w16du:dateUtc="2024-09-03T18:02:00Z">
        <w:r w:rsidR="000D0396">
          <w:rPr>
            <w:rFonts w:ascii="Times New Roman" w:hAnsi="Times New Roman" w:cs="Times New Roman"/>
            <w:lang w:val="en-CA"/>
          </w:rPr>
          <w:t>;</w:t>
        </w:r>
      </w:ins>
      <w:del w:id="135" w:author="Isabelle Cote" w:date="2024-09-03T11:02:00Z" w16du:dateUtc="2024-09-03T18:02:00Z">
        <w:r w:rsidR="0069194B" w:rsidRPr="005F1E8D" w:rsidDel="000D0396">
          <w:rPr>
            <w:rFonts w:ascii="Times New Roman" w:hAnsi="Times New Roman" w:cs="Times New Roman"/>
            <w:lang w:val="en-CA"/>
          </w:rPr>
          <w:delText>,</w:delText>
        </w:r>
      </w:del>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ins w:id="136" w:author="Isabelle Cote" w:date="2024-09-03T10:56:00Z" w16du:dateUtc="2024-09-03T17:56:00Z">
        <w:r w:rsidR="000D0396">
          <w:rPr>
            <w:rFonts w:ascii="Times New Roman" w:hAnsi="Times New Roman" w:cs="Times New Roman"/>
            <w:highlight w:val="green"/>
            <w:lang w:val="en-CA"/>
          </w:rPr>
          <w:t>3</w:t>
        </w:r>
      </w:ins>
      <w:del w:id="137" w:author="Isabelle Cote" w:date="2024-09-03T10:55:00Z" w16du:dateUtc="2024-09-03T17:55:00Z">
        <w:r w:rsidR="00C77243" w:rsidRPr="005F1E8D" w:rsidDel="000D0396">
          <w:rPr>
            <w:rFonts w:ascii="Times New Roman" w:hAnsi="Times New Roman" w:cs="Times New Roman"/>
            <w:highlight w:val="green"/>
            <w:lang w:val="en-CA"/>
          </w:rPr>
          <w:delText>4</w:delText>
        </w:r>
      </w:del>
      <w:r w:rsidR="0069194B" w:rsidRPr="005F1E8D">
        <w:rPr>
          <w:rFonts w:ascii="Times New Roman" w:hAnsi="Times New Roman" w:cs="Times New Roman"/>
          <w:highlight w:val="green"/>
          <w:lang w:val="en-CA"/>
        </w:rPr>
        <w:t>a</w:t>
      </w:r>
      <w:del w:id="138" w:author="Isabelle Cote" w:date="2024-09-03T11:07:00Z" w16du:dateUtc="2024-09-03T18:07:00Z">
        <w:r w:rsidR="0069194B" w:rsidRPr="005F1E8D" w:rsidDel="00A41148">
          <w:rPr>
            <w:rFonts w:ascii="Times New Roman" w:hAnsi="Times New Roman" w:cs="Times New Roman"/>
            <w:highlight w:val="green"/>
            <w:lang w:val="en-CA"/>
          </w:rPr>
          <w:delText xml:space="preserve">, </w:delText>
        </w:r>
      </w:del>
      <w:del w:id="139" w:author="Isabelle Cote" w:date="2024-09-03T11:02:00Z" w16du:dateUtc="2024-09-03T18:02:00Z">
        <w:r w:rsidR="0069194B" w:rsidRPr="005F1E8D" w:rsidDel="000D0396">
          <w:rPr>
            <w:rFonts w:ascii="Times New Roman" w:hAnsi="Times New Roman" w:cs="Times New Roman"/>
            <w:highlight w:val="green"/>
            <w:lang w:val="en-CA"/>
          </w:rPr>
          <w:delText>b</w:delText>
        </w:r>
      </w:del>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140"/>
      <w:r w:rsidR="00D07BC0" w:rsidRPr="005F1E8D">
        <w:rPr>
          <w:rFonts w:ascii="Times New Roman" w:hAnsi="Times New Roman" w:cs="Times New Roman"/>
          <w:lang w:val="en-CA"/>
        </w:rPr>
        <w:t xml:space="preserve">survey depth </w:t>
      </w:r>
      <w:commentRangeEnd w:id="140"/>
      <w:r w:rsidR="00A067A6">
        <w:rPr>
          <w:rStyle w:val="CommentReference"/>
        </w:rPr>
        <w:commentReference w:id="140"/>
      </w:r>
      <w:r w:rsidR="00D07BC0" w:rsidRPr="005F1E8D">
        <w:rPr>
          <w:rFonts w:ascii="Times New Roman" w:hAnsi="Times New Roman" w:cs="Times New Roman"/>
          <w:lang w:val="en-CA"/>
        </w:rPr>
        <w:t>(p = 0.</w:t>
      </w:r>
      <w:r w:rsidR="00D07BC0">
        <w:rPr>
          <w:rFonts w:ascii="Times New Roman" w:hAnsi="Times New Roman" w:cs="Times New Roman"/>
          <w:lang w:val="en-CA"/>
        </w:rPr>
        <w:t>07</w:t>
      </w:r>
      <w:ins w:id="141" w:author="Isabelle Cote" w:date="2024-09-03T11:02:00Z" w16du:dateUtc="2024-09-03T18:02:00Z">
        <w:r w:rsidR="000D0396">
          <w:rPr>
            <w:rFonts w:ascii="Times New Roman" w:hAnsi="Times New Roman" w:cs="Times New Roman"/>
            <w:lang w:val="en-CA"/>
          </w:rPr>
          <w:t xml:space="preserve">; </w:t>
        </w:r>
      </w:ins>
      <w:del w:id="142" w:author="Isabelle Cote" w:date="2024-09-03T11:02:00Z" w16du:dateUtc="2024-09-03T18:02:00Z">
        <w:r w:rsidR="00D07BC0" w:rsidRPr="005F1E8D" w:rsidDel="000D0396">
          <w:rPr>
            <w:rFonts w:ascii="Times New Roman" w:hAnsi="Times New Roman" w:cs="Times New Roman"/>
            <w:lang w:val="en-CA"/>
          </w:rPr>
          <w:delText>) (</w:delText>
        </w:r>
      </w:del>
      <w:r w:rsidR="00D07BC0" w:rsidRPr="005F1E8D">
        <w:rPr>
          <w:rFonts w:ascii="Times New Roman" w:hAnsi="Times New Roman" w:cs="Times New Roman"/>
          <w:highlight w:val="green"/>
          <w:lang w:val="en-CA"/>
        </w:rPr>
        <w:t xml:space="preserve">Fig. </w:t>
      </w:r>
      <w:ins w:id="143" w:author="Isabelle Cote" w:date="2024-09-03T10:56:00Z" w16du:dateUtc="2024-09-03T17:56:00Z">
        <w:r w:rsidR="000D0396">
          <w:rPr>
            <w:rFonts w:ascii="Times New Roman" w:hAnsi="Times New Roman" w:cs="Times New Roman"/>
            <w:highlight w:val="green"/>
            <w:lang w:val="en-CA"/>
          </w:rPr>
          <w:t>3</w:t>
        </w:r>
      </w:ins>
      <w:del w:id="144" w:author="Isabelle Cote" w:date="2024-09-03T10:56:00Z" w16du:dateUtc="2024-09-03T17:56:00Z">
        <w:r w:rsidR="00D07BC0" w:rsidRPr="005F1E8D" w:rsidDel="000D0396">
          <w:rPr>
            <w:rFonts w:ascii="Times New Roman" w:hAnsi="Times New Roman" w:cs="Times New Roman"/>
            <w:highlight w:val="green"/>
            <w:lang w:val="en-CA"/>
          </w:rPr>
          <w:delText>4</w:delText>
        </w:r>
      </w:del>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145"/>
      <w:r w:rsidR="00245F48" w:rsidRPr="005F1E8D">
        <w:rPr>
          <w:rFonts w:ascii="Times New Roman" w:hAnsi="Times New Roman" w:cs="Times New Roman"/>
          <w:lang w:val="en-CA"/>
        </w:rPr>
        <w:t xml:space="preserve">Shannon diversity </w:t>
      </w:r>
      <w:commentRangeEnd w:id="145"/>
      <w:r w:rsidR="00A067A6">
        <w:rPr>
          <w:rStyle w:val="CommentReference"/>
        </w:rPr>
        <w:commentReference w:id="145"/>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ins w:id="146" w:author="Isabelle Cote" w:date="2024-09-03T11:02:00Z" w16du:dateUtc="2024-09-03T18:02:00Z">
        <w:r w:rsidR="000D0396">
          <w:rPr>
            <w:rFonts w:ascii="Times New Roman" w:hAnsi="Times New Roman" w:cs="Times New Roman"/>
            <w:lang w:val="en-CA"/>
          </w:rPr>
          <w:t>; Fig. 3a</w:t>
        </w:r>
      </w:ins>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commentRangeStart w:id="147"/>
      <w:del w:id="148" w:author="Isabelle Cote" w:date="2024-09-03T11:03:00Z" w16du:dateUtc="2024-09-03T18:03:00Z">
        <w:r w:rsidR="00C673A5" w:rsidRPr="005F1E8D" w:rsidDel="000D0396">
          <w:rPr>
            <w:rFonts w:ascii="Times New Roman" w:hAnsi="Times New Roman" w:cs="Times New Roman"/>
            <w:lang w:val="en-CA"/>
          </w:rPr>
          <w:delText>We found evidence of a</w:delText>
        </w:r>
      </w:del>
      <w:ins w:id="149" w:author="Isabelle Cote" w:date="2024-09-03T11:03:00Z" w16du:dateUtc="2024-09-03T18:03:00Z">
        <w:r w:rsidR="000D0396">
          <w:rPr>
            <w:rFonts w:ascii="Times New Roman" w:hAnsi="Times New Roman" w:cs="Times New Roman"/>
            <w:lang w:val="en-CA"/>
          </w:rPr>
          <w:t>There was a</w:t>
        </w:r>
      </w:ins>
      <w:r w:rsidR="00C673A5" w:rsidRPr="005F1E8D">
        <w:rPr>
          <w:rFonts w:ascii="Times New Roman" w:hAnsi="Times New Roman" w:cs="Times New Roman"/>
          <w:lang w:val="en-CA"/>
        </w:rPr>
        <w:t xml:space="preserve"> </w:t>
      </w:r>
      <w:commentRangeEnd w:id="147"/>
      <w:r w:rsidR="000D0396">
        <w:rPr>
          <w:rStyle w:val="CommentReference"/>
        </w:rPr>
        <w:commentReference w:id="147"/>
      </w:r>
      <w:r w:rsidR="00C673A5" w:rsidRPr="005F1E8D">
        <w:rPr>
          <w:rFonts w:ascii="Times New Roman" w:hAnsi="Times New Roman" w:cs="Times New Roman"/>
          <w:lang w:val="en-CA"/>
        </w:rPr>
        <w:t xml:space="preserve">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ins w:id="150" w:author="Isabelle Cote" w:date="2024-09-03T11:08:00Z" w16du:dateUtc="2024-09-03T18:08:00Z">
        <w:r w:rsidR="00A41148">
          <w:rPr>
            <w:rFonts w:ascii="Times New Roman" w:hAnsi="Times New Roman" w:cs="Times New Roman"/>
            <w:highlight w:val="green"/>
            <w:lang w:val="en-CA"/>
          </w:rPr>
          <w:t>3</w:t>
        </w:r>
      </w:ins>
      <w:ins w:id="151" w:author="Isabelle Cote" w:date="2024-09-03T11:09:00Z" w16du:dateUtc="2024-09-03T18:09:00Z">
        <w:r w:rsidR="00A41148">
          <w:rPr>
            <w:rFonts w:ascii="Times New Roman" w:hAnsi="Times New Roman" w:cs="Times New Roman"/>
            <w:highlight w:val="green"/>
            <w:lang w:val="en-CA"/>
          </w:rPr>
          <w:t xml:space="preserve">a </w:t>
        </w:r>
      </w:ins>
      <w:ins w:id="152" w:author="Isabelle Cote" w:date="2024-09-03T11:10:00Z" w16du:dateUtc="2024-09-03T18:10:00Z">
        <w:r w:rsidR="00A41148">
          <w:rPr>
            <w:rFonts w:ascii="Times New Roman" w:hAnsi="Times New Roman" w:cs="Times New Roman"/>
            <w:highlight w:val="green"/>
            <w:lang w:val="en-CA"/>
          </w:rPr>
          <w:t xml:space="preserve">&amp; </w:t>
        </w:r>
      </w:ins>
      <w:del w:id="153" w:author="Isabelle Cote" w:date="2024-09-03T11:08:00Z" w16du:dateUtc="2024-09-03T18:08:00Z">
        <w:r w:rsidR="00677126" w:rsidRPr="005F1E8D" w:rsidDel="00A41148">
          <w:rPr>
            <w:rFonts w:ascii="Times New Roman" w:hAnsi="Times New Roman" w:cs="Times New Roman"/>
            <w:highlight w:val="green"/>
            <w:lang w:val="en-CA"/>
          </w:rPr>
          <w:delText>4</w:delText>
        </w:r>
      </w:del>
      <w:ins w:id="154" w:author="Isabelle Cote" w:date="2024-09-03T11:07:00Z" w16du:dateUtc="2024-09-03T18:07:00Z">
        <w:r w:rsidR="00A41148">
          <w:rPr>
            <w:rFonts w:ascii="Times New Roman" w:hAnsi="Times New Roman" w:cs="Times New Roman"/>
            <w:highlight w:val="green"/>
            <w:lang w:val="en-CA"/>
          </w:rPr>
          <w:t>c</w:t>
        </w:r>
      </w:ins>
      <w:del w:id="155" w:author="Isabelle Cote" w:date="2024-09-03T11:07:00Z" w16du:dateUtc="2024-09-03T18:07:00Z">
        <w:r w:rsidR="00677126" w:rsidRPr="005F1E8D" w:rsidDel="00A41148">
          <w:rPr>
            <w:rFonts w:ascii="Times New Roman" w:hAnsi="Times New Roman" w:cs="Times New Roman"/>
            <w:highlight w:val="green"/>
            <w:lang w:val="en-CA"/>
          </w:rPr>
          <w:delText>b</w:delText>
        </w:r>
      </w:del>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ins w:id="156" w:author="Isabelle Cote" w:date="2024-09-03T11:08:00Z" w16du:dateUtc="2024-09-03T18:08:00Z">
        <w:r w:rsidR="00A41148">
          <w:rPr>
            <w:rFonts w:ascii="Times New Roman" w:hAnsi="Times New Roman" w:cs="Times New Roman"/>
            <w:lang w:val="en-CA"/>
          </w:rPr>
          <w:t xml:space="preserve">; Fig. </w:t>
        </w:r>
      </w:ins>
      <w:ins w:id="157" w:author="Isabelle Cote" w:date="2024-09-03T11:09:00Z" w16du:dateUtc="2024-09-03T18:09:00Z">
        <w:r w:rsidR="00A41148">
          <w:rPr>
            <w:rFonts w:ascii="Times New Roman" w:hAnsi="Times New Roman" w:cs="Times New Roman"/>
            <w:lang w:val="en-CA"/>
          </w:rPr>
          <w:t>3a &amp; d</w:t>
        </w:r>
      </w:ins>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ins w:id="158" w:author="Isabelle Cote" w:date="2024-09-03T11:09:00Z" w16du:dateUtc="2024-09-03T18:09:00Z">
        <w:r w:rsidR="00A41148">
          <w:rPr>
            <w:rFonts w:ascii="Times New Roman" w:hAnsi="Times New Roman" w:cs="Times New Roman"/>
            <w:highlight w:val="green"/>
            <w:lang w:val="en-CA"/>
          </w:rPr>
          <w:t>3a &amp; ee</w:t>
        </w:r>
      </w:ins>
      <w:del w:id="159" w:author="Isabelle Cote" w:date="2024-09-03T11:09:00Z" w16du:dateUtc="2024-09-03T18:09:00Z">
        <w:r w:rsidR="00682CDC" w:rsidRPr="005F1E8D" w:rsidDel="00A41148">
          <w:rPr>
            <w:rFonts w:ascii="Times New Roman" w:hAnsi="Times New Roman" w:cs="Times New Roman"/>
            <w:highlight w:val="green"/>
            <w:lang w:val="en-CA"/>
          </w:rPr>
          <w:delText>4a</w:delText>
        </w:r>
      </w:del>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08 μM</w:t>
      </w:r>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ins w:id="160" w:author="Isabelle Cote" w:date="2024-09-03T11:10:00Z" w16du:dateUtc="2024-09-03T18:10:00Z">
        <w:r w:rsidR="00A41148">
          <w:rPr>
            <w:rFonts w:ascii="Times New Roman" w:hAnsi="Times New Roman" w:cs="Times New Roman"/>
            <w:highlight w:val="green"/>
            <w:lang w:val="en-CA"/>
          </w:rPr>
          <w:t>3</w:t>
        </w:r>
      </w:ins>
      <w:del w:id="161" w:author="Isabelle Cote" w:date="2024-09-03T11:10:00Z" w16du:dateUtc="2024-09-03T18:10:00Z">
        <w:r w:rsidR="00846C5B" w:rsidRPr="005F1E8D" w:rsidDel="00A41148">
          <w:rPr>
            <w:rFonts w:ascii="Times New Roman" w:hAnsi="Times New Roman" w:cs="Times New Roman"/>
            <w:highlight w:val="green"/>
            <w:lang w:val="en-CA"/>
          </w:rPr>
          <w:delText>4</w:delText>
        </w:r>
      </w:del>
      <w:ins w:id="162" w:author="Isabelle Cote" w:date="2024-09-03T11:10:00Z" w16du:dateUtc="2024-09-03T18:10:00Z">
        <w:r w:rsidR="00A41148">
          <w:rPr>
            <w:rFonts w:ascii="Times New Roman" w:hAnsi="Times New Roman" w:cs="Times New Roman"/>
            <w:highlight w:val="green"/>
            <w:lang w:val="en-CA"/>
          </w:rPr>
          <w:t>b</w:t>
        </w:r>
      </w:ins>
      <w:del w:id="163" w:author="Isabelle Cote" w:date="2024-09-03T11:10:00Z" w16du:dateUtc="2024-09-03T18:10:00Z">
        <w:r w:rsidR="00846C5B" w:rsidRPr="005F1E8D" w:rsidDel="00A41148">
          <w:rPr>
            <w:rFonts w:ascii="Times New Roman" w:hAnsi="Times New Roman" w:cs="Times New Roman"/>
            <w:highlight w:val="green"/>
            <w:lang w:val="en-CA"/>
          </w:rPr>
          <w:delText>a</w:delText>
        </w:r>
      </w:del>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629665BE"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μM/h</w:t>
      </w:r>
      <w:del w:id="164" w:author="Isabelle Cote" w:date="2024-09-03T11:15:00Z" w16du:dateUtc="2024-09-03T18:15:00Z">
        <w:r w:rsidR="00122300" w:rsidDel="00377E7D">
          <w:rPr>
            <w:rFonts w:ascii="Times New Roman" w:hAnsi="Times New Roman" w:cs="Times New Roman"/>
            <w:lang w:val="en-CA"/>
          </w:rPr>
          <w:delText>our</w:delText>
        </w:r>
      </w:del>
      <w:r w:rsidR="00122300">
        <w:rPr>
          <w:rFonts w:ascii="Times New Roman" w:hAnsi="Times New Roman" w:cs="Times New Roman"/>
          <w:lang w:val="en-CA"/>
        </w:rPr>
        <w:t xml:space="preserve"> and 28 μM/h</w:t>
      </w:r>
      <w:del w:id="165" w:author="Isabelle Cote" w:date="2024-09-03T11:15:00Z" w16du:dateUtc="2024-09-03T18:15:00Z">
        <w:r w:rsidR="00122300" w:rsidDel="00377E7D">
          <w:rPr>
            <w:rFonts w:ascii="Times New Roman" w:hAnsi="Times New Roman" w:cs="Times New Roman"/>
            <w:lang w:val="en-CA"/>
          </w:rPr>
          <w:delText>our</w:delText>
        </w:r>
      </w:del>
      <w:r w:rsidR="00122300">
        <w:rPr>
          <w:rFonts w:ascii="Times New Roman" w:hAnsi="Times New Roman" w:cs="Times New Roman"/>
          <w:lang w:val="en-CA"/>
        </w:rPr>
        <w:t xml:space="preserve">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μM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ins w:id="166" w:author="Isabelle Cote" w:date="2024-09-03T11:14:00Z" w16du:dateUtc="2024-09-03T18:14:00Z">
        <w:r w:rsidR="00377E7D">
          <w:rPr>
            <w:rFonts w:ascii="Times New Roman" w:hAnsi="Times New Roman" w:cs="Times New Roman"/>
            <w:highlight w:val="green"/>
            <w:lang w:val="en-CA"/>
          </w:rPr>
          <w:t>4</w:t>
        </w:r>
      </w:ins>
      <w:del w:id="167" w:author="Isabelle Cote" w:date="2024-09-03T11:14:00Z" w16du:dateUtc="2024-09-03T18:14:00Z">
        <w:r w:rsidR="001F1DDA" w:rsidDel="00377E7D">
          <w:rPr>
            <w:rFonts w:ascii="Times New Roman" w:hAnsi="Times New Roman" w:cs="Times New Roman"/>
            <w:highlight w:val="green"/>
            <w:lang w:val="en-CA"/>
          </w:rPr>
          <w:delText>5</w:delText>
        </w:r>
      </w:del>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0.38 ± 0.05 μM</w:t>
      </w:r>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ins w:id="168" w:author="Isabelle Cote" w:date="2024-09-03T11:15:00Z" w16du:dateUtc="2024-09-03T18:15:00Z">
        <w:r w:rsidR="00377E7D">
          <w:rPr>
            <w:rFonts w:ascii="Times New Roman" w:hAnsi="Times New Roman" w:cs="Times New Roman"/>
            <w:highlight w:val="green"/>
            <w:lang w:val="en-CA"/>
          </w:rPr>
          <w:t>4</w:t>
        </w:r>
      </w:ins>
      <w:del w:id="169" w:author="Isabelle Cote" w:date="2024-09-03T11:15:00Z" w16du:dateUtc="2024-09-03T18:15:00Z">
        <w:r w:rsidR="001F1DDA" w:rsidDel="00377E7D">
          <w:rPr>
            <w:rFonts w:ascii="Times New Roman" w:hAnsi="Times New Roman" w:cs="Times New Roman"/>
            <w:highlight w:val="green"/>
            <w:lang w:val="en-CA"/>
          </w:rPr>
          <w:delText>5</w:delText>
        </w:r>
      </w:del>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r w:rsidR="007C783C">
        <w:rPr>
          <w:rFonts w:ascii="Times New Roman" w:hAnsi="Times New Roman" w:cs="Times New Roman"/>
          <w:lang w:val="en-CA"/>
        </w:rPr>
        <w:t>μM/h</w:t>
      </w:r>
      <w:del w:id="170" w:author="Isabelle Cote" w:date="2024-09-03T11:16:00Z" w16du:dateUtc="2024-09-03T18:16:00Z">
        <w:r w:rsidR="007C783C" w:rsidDel="00377E7D">
          <w:rPr>
            <w:rFonts w:ascii="Times New Roman" w:hAnsi="Times New Roman" w:cs="Times New Roman"/>
            <w:lang w:val="en-CA"/>
          </w:rPr>
          <w:delText>our</w:delText>
        </w:r>
      </w:del>
      <w:r w:rsidR="007C783C">
        <w:rPr>
          <w:rFonts w:ascii="Times New Roman" w:hAnsi="Times New Roman" w:cs="Times New Roman"/>
          <w:lang w:val="en-CA"/>
        </w:rPr>
        <w:t xml:space="preserve"> while large crabs excreted 150 μM/h</w:t>
      </w:r>
      <w:del w:id="171" w:author="Isabelle Cote" w:date="2024-09-03T11:16:00Z" w16du:dateUtc="2024-09-03T18:16:00Z">
        <w:r w:rsidR="007C783C" w:rsidDel="00377E7D">
          <w:rPr>
            <w:rFonts w:ascii="Times New Roman" w:hAnsi="Times New Roman" w:cs="Times New Roman"/>
            <w:lang w:val="en-CA"/>
          </w:rPr>
          <w:delText>our</w:delText>
        </w:r>
      </w:del>
      <w:r w:rsidR="007C783C">
        <w:rPr>
          <w:rFonts w:ascii="Times New Roman" w:hAnsi="Times New Roman" w:cs="Times New Roman"/>
          <w:lang w:val="en-CA"/>
        </w:rPr>
        <w:t xml:space="preserve">.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172"/>
      <w:r w:rsidRPr="00094986">
        <w:rPr>
          <w:rFonts w:ascii="Times New Roman" w:hAnsi="Times New Roman" w:cs="Times New Roman"/>
          <w:b/>
          <w:bCs/>
          <w:lang w:val="en-CA"/>
        </w:rPr>
        <w:t>Discussion</w:t>
      </w:r>
      <w:commentRangeEnd w:id="172"/>
      <w:r w:rsidR="001A7CB9">
        <w:rPr>
          <w:rStyle w:val="CommentReference"/>
        </w:rPr>
        <w:commentReference w:id="172"/>
      </w:r>
    </w:p>
    <w:p w14:paraId="7BD5CB5E" w14:textId="53C3A9CD"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ins w:id="173" w:author="Isabelle Cote" w:date="2024-09-03T11:26:00Z" w16du:dateUtc="2024-09-03T18:26:00Z">
        <w:r w:rsidR="00A5377F">
          <w:rPr>
            <w:rFonts w:ascii="Times New Roman" w:hAnsi="Times New Roman" w:cs="Times New Roman"/>
            <w:lang w:val="en-CA"/>
          </w:rPr>
          <w:t xml:space="preserve">at least some </w:t>
        </w:r>
      </w:ins>
      <w:r>
        <w:rPr>
          <w:rFonts w:ascii="Times New Roman" w:hAnsi="Times New Roman" w:cs="Times New Roman"/>
          <w:lang w:val="en-CA"/>
        </w:rPr>
        <w:t xml:space="preserve">evidence of </w:t>
      </w:r>
      <w:del w:id="174" w:author="Isabelle Cote" w:date="2024-09-03T11:26:00Z" w16du:dateUtc="2024-09-03T18:26:00Z">
        <w:r w:rsidDel="00A5377F">
          <w:rPr>
            <w:rFonts w:ascii="Times New Roman" w:hAnsi="Times New Roman" w:cs="Times New Roman"/>
            <w:lang w:val="en-CA"/>
          </w:rPr>
          <w:delText>meso- and small-scale variability, and mixed evidence for small</w:delText>
        </w:r>
        <w:r w:rsidR="004F7AE3" w:rsidDel="00A5377F">
          <w:rPr>
            <w:rFonts w:ascii="Times New Roman" w:hAnsi="Times New Roman" w:cs="Times New Roman"/>
            <w:lang w:val="en-CA"/>
          </w:rPr>
          <w:delText>er</w:delText>
        </w:r>
        <w:r w:rsidDel="00A5377F">
          <w:rPr>
            <w:rFonts w:ascii="Times New Roman" w:hAnsi="Times New Roman" w:cs="Times New Roman"/>
            <w:lang w:val="en-CA"/>
          </w:rPr>
          <w:delText xml:space="preserve">-scale </w:delText>
        </w:r>
      </w:del>
      <w:r>
        <w:rPr>
          <w:rFonts w:ascii="Times New Roman" w:hAnsi="Times New Roman" w:cs="Times New Roman"/>
          <w:lang w:val="en-CA"/>
        </w:rPr>
        <w:t>variability of animal-regenerated nutrients</w:t>
      </w:r>
      <w:ins w:id="175" w:author="Isabelle Cote" w:date="2024-09-03T11:26:00Z" w16du:dateUtc="2024-09-03T18:26:00Z">
        <w:r w:rsidR="00A5377F">
          <w:rPr>
            <w:rFonts w:ascii="Times New Roman" w:hAnsi="Times New Roman" w:cs="Times New Roman"/>
            <w:lang w:val="en-CA"/>
          </w:rPr>
          <w:t xml:space="preserve"> </w:t>
        </w:r>
      </w:ins>
      <w:ins w:id="176" w:author="Isabelle Cote" w:date="2024-09-03T11:27:00Z" w16du:dateUtc="2024-09-03T18:27:00Z">
        <w:r w:rsidR="00A5377F">
          <w:rPr>
            <w:rFonts w:ascii="Times New Roman" w:hAnsi="Times New Roman" w:cs="Times New Roman"/>
            <w:lang w:val="en-CA"/>
          </w:rPr>
          <w:t>from the largest to the smallest</w:t>
        </w:r>
      </w:ins>
      <w:ins w:id="177" w:author="Isabelle Cote" w:date="2024-09-03T11:26:00Z" w16du:dateUtc="2024-09-03T18:26:00Z">
        <w:r w:rsidR="00A5377F">
          <w:rPr>
            <w:rFonts w:ascii="Times New Roman" w:hAnsi="Times New Roman" w:cs="Times New Roman"/>
            <w:lang w:val="en-CA"/>
          </w:rPr>
          <w:t xml:space="preserve"> scale</w:t>
        </w:r>
      </w:ins>
      <w:ins w:id="178" w:author="Isabelle Cote" w:date="2024-09-03T11:27:00Z" w16du:dateUtc="2024-09-03T18:27:00Z">
        <w:r w:rsidR="00A5377F">
          <w:rPr>
            <w:rFonts w:ascii="Times New Roman" w:hAnsi="Times New Roman" w:cs="Times New Roman"/>
            <w:lang w:val="en-CA"/>
          </w:rPr>
          <w:t xml:space="preserve"> examined</w:t>
        </w:r>
      </w:ins>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ins w:id="179" w:author="Isabelle Cote" w:date="2024-09-03T11:24:00Z" w16du:dateUtc="2024-09-03T18:24:00Z">
        <w:r w:rsidR="00A5377F">
          <w:rPr>
            <w:rFonts w:ascii="Times New Roman" w:hAnsi="Times New Roman" w:cs="Times New Roman"/>
            <w:lang w:val="en-CA"/>
          </w:rPr>
          <w:t xml:space="preserve">by </w:t>
        </w:r>
      </w:ins>
      <w:r w:rsidR="004739F8">
        <w:rPr>
          <w:rFonts w:ascii="Times New Roman" w:hAnsi="Times New Roman" w:cs="Times New Roman"/>
          <w:lang w:val="en-CA"/>
        </w:rPr>
        <w:t xml:space="preserve">up to </w:t>
      </w:r>
      <w:commentRangeStart w:id="180"/>
      <w:commentRangeStart w:id="181"/>
      <w:r w:rsidR="00D31F5B">
        <w:rPr>
          <w:rFonts w:ascii="Times New Roman" w:hAnsi="Times New Roman" w:cs="Times New Roman"/>
          <w:lang w:val="en-CA"/>
        </w:rPr>
        <w:t>1</w:t>
      </w:r>
      <w:r w:rsidR="00B23B37">
        <w:rPr>
          <w:rFonts w:ascii="Times New Roman" w:hAnsi="Times New Roman" w:cs="Times New Roman"/>
          <w:lang w:val="en-CA"/>
        </w:rPr>
        <w:t>6</w:t>
      </w:r>
      <w:commentRangeEnd w:id="180"/>
      <w:commentRangeEnd w:id="181"/>
      <w:r w:rsidR="00B23B37">
        <w:rPr>
          <w:rFonts w:ascii="Times New Roman" w:hAnsi="Times New Roman" w:cs="Times New Roman"/>
          <w:lang w:val="en-CA"/>
        </w:rPr>
        <w:t>x</w:t>
      </w:r>
      <w:r w:rsidR="00A33386">
        <w:rPr>
          <w:rStyle w:val="CommentReference"/>
        </w:rPr>
        <w:commentReference w:id="180"/>
      </w:r>
      <w:r w:rsidR="00A5377F">
        <w:rPr>
          <w:rStyle w:val="CommentReference"/>
        </w:rPr>
        <w:commentReference w:id="181"/>
      </w:r>
      <w:r w:rsidR="004739F8">
        <w:rPr>
          <w:rFonts w:ascii="Times New Roman" w:hAnsi="Times New Roman" w:cs="Times New Roman"/>
          <w:lang w:val="en-CA"/>
        </w:rPr>
        <w:t xml:space="preserve"> between rocky reef sites, </w:t>
      </w:r>
      <w:commentRangeStart w:id="182"/>
      <w:r w:rsidR="00B23B37">
        <w:rPr>
          <w:rFonts w:ascii="Times New Roman" w:hAnsi="Times New Roman" w:cs="Times New Roman"/>
          <w:lang w:val="en-CA"/>
        </w:rPr>
        <w:t>1.9</w:t>
      </w:r>
      <w:commentRangeEnd w:id="182"/>
      <w:r w:rsidR="00B23B37">
        <w:rPr>
          <w:rFonts w:ascii="Times New Roman" w:hAnsi="Times New Roman" w:cs="Times New Roman"/>
          <w:lang w:val="en-CA"/>
        </w:rPr>
        <w:t>x</w:t>
      </w:r>
      <w:r w:rsidR="00F62DF9">
        <w:rPr>
          <w:rStyle w:val="CommentReference"/>
        </w:rPr>
        <w:commentReference w:id="182"/>
      </w:r>
      <w:r w:rsidR="004739F8">
        <w:rPr>
          <w:rFonts w:ascii="Times New Roman" w:hAnsi="Times New Roman" w:cs="Times New Roman"/>
          <w:lang w:val="en-CA"/>
        </w:rPr>
        <w:t xml:space="preserve"> inside vs outside kelp forests, and </w:t>
      </w:r>
      <w:commentRangeStart w:id="183"/>
      <w:r w:rsidR="00B23B37">
        <w:rPr>
          <w:rFonts w:ascii="Times New Roman" w:hAnsi="Times New Roman" w:cs="Times New Roman"/>
          <w:lang w:val="en-CA"/>
        </w:rPr>
        <w:t>4</w:t>
      </w:r>
      <w:r w:rsidR="00F1731A">
        <w:rPr>
          <w:rFonts w:ascii="Times New Roman" w:hAnsi="Times New Roman" w:cs="Times New Roman"/>
          <w:lang w:val="en-CA"/>
        </w:rPr>
        <w:t>0</w:t>
      </w:r>
      <w:commentRangeEnd w:id="183"/>
      <w:r w:rsidR="00B23B37">
        <w:rPr>
          <w:rFonts w:ascii="Times New Roman" w:hAnsi="Times New Roman" w:cs="Times New Roman"/>
          <w:lang w:val="en-CA"/>
        </w:rPr>
        <w:t>x</w:t>
      </w:r>
      <w:r w:rsidR="00F62DF9">
        <w:rPr>
          <w:rStyle w:val="CommentReference"/>
        </w:rPr>
        <w:commentReference w:id="183"/>
      </w:r>
      <w:r w:rsidR="004739F8">
        <w:rPr>
          <w:rFonts w:ascii="Times New Roman" w:hAnsi="Times New Roman" w:cs="Times New Roman"/>
          <w:lang w:val="en-CA"/>
        </w:rPr>
        <w:t xml:space="preserve"> between cages with crabs vs </w:t>
      </w:r>
      <w:del w:id="184" w:author="Isabelle Cote" w:date="2024-09-03T11:26:00Z" w16du:dateUtc="2024-09-03T18:26:00Z">
        <w:r w:rsidR="004739F8" w:rsidDel="00A5377F">
          <w:rPr>
            <w:rFonts w:ascii="Times New Roman" w:hAnsi="Times New Roman" w:cs="Times New Roman"/>
            <w:lang w:val="en-CA"/>
          </w:rPr>
          <w:delText xml:space="preserve">control </w:delText>
        </w:r>
      </w:del>
      <w:r w:rsidR="004739F8">
        <w:rPr>
          <w:rFonts w:ascii="Times New Roman" w:hAnsi="Times New Roman" w:cs="Times New Roman"/>
          <w:lang w:val="en-CA"/>
        </w:rPr>
        <w:t xml:space="preserve">cages </w:t>
      </w:r>
      <w:ins w:id="185" w:author="Isabelle Cote" w:date="2024-09-03T11:26:00Z" w16du:dateUtc="2024-09-03T18:26:00Z">
        <w:r w:rsidR="00A5377F">
          <w:rPr>
            <w:rFonts w:ascii="Times New Roman" w:hAnsi="Times New Roman" w:cs="Times New Roman"/>
            <w:lang w:val="en-CA"/>
          </w:rPr>
          <w:t xml:space="preserve">without crabs, </w:t>
        </w:r>
      </w:ins>
      <w:r w:rsidR="004739F8">
        <w:rPr>
          <w:rFonts w:ascii="Times New Roman" w:hAnsi="Times New Roman" w:cs="Times New Roman"/>
          <w:lang w:val="en-CA"/>
        </w:rPr>
        <w:t xml:space="preserve">which supports our hypothesis that animal-driven variability in nutrients is possible across all three </w:t>
      </w:r>
      <w:r w:rsidR="004739F8">
        <w:rPr>
          <w:rFonts w:ascii="Times New Roman" w:hAnsi="Times New Roman" w:cs="Times New Roman"/>
          <w:lang w:val="en-CA"/>
        </w:rPr>
        <w:lastRenderedPageBreak/>
        <w:t xml:space="preserve">spatial scales. </w:t>
      </w:r>
      <w:commentRangeStart w:id="186"/>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but within sites moving water made kelps’ ability to slow flow and trap animal-regenerated nutrients more pronounced</w:t>
      </w:r>
      <w:commentRangeEnd w:id="186"/>
      <w:r w:rsidR="00A5377F">
        <w:rPr>
          <w:rStyle w:val="CommentReference"/>
        </w:rPr>
        <w:commentReference w:id="186"/>
      </w:r>
      <w:r w:rsidR="009A1C7A">
        <w:rPr>
          <w:rFonts w:ascii="Times New Roman" w:hAnsi="Times New Roman" w:cs="Times New Roman"/>
          <w:lang w:val="en-CA"/>
        </w:rPr>
        <w:t xml:space="preserve">. In the very-small scale caging experiments we only detected an effect </w:t>
      </w:r>
      <w:ins w:id="187" w:author="Isabelle Cote" w:date="2024-09-03T11:29:00Z" w16du:dateUtc="2024-09-03T18:29:00Z">
        <w:r w:rsidR="00A5377F">
          <w:rPr>
            <w:rFonts w:ascii="Times New Roman" w:hAnsi="Times New Roman" w:cs="Times New Roman"/>
            <w:lang w:val="en-CA"/>
          </w:rPr>
          <w:t xml:space="preserve">when the nutrient providers were crabs – an effect that we attribute </w:t>
        </w:r>
      </w:ins>
      <w:ins w:id="188" w:author="Isabelle Cote" w:date="2024-09-03T11:30:00Z" w16du:dateUtc="2024-09-03T18:30:00Z">
        <w:r w:rsidR="00A5377F">
          <w:rPr>
            <w:rFonts w:ascii="Times New Roman" w:hAnsi="Times New Roman" w:cs="Times New Roman"/>
            <w:lang w:val="en-CA"/>
          </w:rPr>
          <w:t xml:space="preserve">mainly </w:t>
        </w:r>
      </w:ins>
      <w:ins w:id="189" w:author="Isabelle Cote" w:date="2024-09-03T11:29:00Z" w16du:dateUtc="2024-09-03T18:29:00Z">
        <w:r w:rsidR="00A5377F">
          <w:rPr>
            <w:rFonts w:ascii="Times New Roman" w:hAnsi="Times New Roman" w:cs="Times New Roman"/>
            <w:lang w:val="en-CA"/>
          </w:rPr>
          <w:t xml:space="preserve">to the low water flow in </w:t>
        </w:r>
      </w:ins>
      <w:del w:id="190" w:author="Isabelle Cote" w:date="2024-09-03T11:29:00Z" w16du:dateUtc="2024-09-03T18:29:00Z">
        <w:r w:rsidR="009A1C7A" w:rsidDel="00A5377F">
          <w:rPr>
            <w:rFonts w:ascii="Times New Roman" w:hAnsi="Times New Roman" w:cs="Times New Roman"/>
            <w:lang w:val="en-CA"/>
          </w:rPr>
          <w:delText xml:space="preserve">of animals in </w:delText>
        </w:r>
      </w:del>
      <w:r w:rsidR="009A1C7A">
        <w:rPr>
          <w:rFonts w:ascii="Times New Roman" w:hAnsi="Times New Roman" w:cs="Times New Roman"/>
          <w:lang w:val="en-CA"/>
        </w:rPr>
        <w:t>the protected</w:t>
      </w:r>
      <w:del w:id="191" w:author="Isabelle Cote" w:date="2024-09-03T11:29:00Z" w16du:dateUtc="2024-09-03T18:29:00Z">
        <w:r w:rsidR="009A1C7A" w:rsidDel="00A5377F">
          <w:rPr>
            <w:rFonts w:ascii="Times New Roman" w:hAnsi="Times New Roman" w:cs="Times New Roman"/>
            <w:lang w:val="en-CA"/>
          </w:rPr>
          <w:delText>, low flow</w:delText>
        </w:r>
      </w:del>
      <w:r w:rsidR="009A1C7A">
        <w:rPr>
          <w:rFonts w:ascii="Times New Roman" w:hAnsi="Times New Roman" w:cs="Times New Roman"/>
          <w:lang w:val="en-CA"/>
        </w:rPr>
        <w:t xml:space="preserve"> inlet</w:t>
      </w:r>
      <w:del w:id="192" w:author="Isabelle Cote" w:date="2024-09-03T11:30:00Z" w16du:dateUtc="2024-09-03T18:30:00Z">
        <w:r w:rsidR="009A1C7A" w:rsidDel="00A5377F">
          <w:rPr>
            <w:rFonts w:ascii="Times New Roman" w:hAnsi="Times New Roman" w:cs="Times New Roman"/>
            <w:lang w:val="en-CA"/>
          </w:rPr>
          <w:delText xml:space="preserve">. </w:delText>
        </w:r>
        <w:r w:rsidR="004F2705" w:rsidDel="00A5377F">
          <w:rPr>
            <w:rFonts w:ascii="Times New Roman" w:hAnsi="Times New Roman" w:cs="Times New Roman"/>
            <w:lang w:val="en-CA"/>
          </w:rPr>
          <w:delText>–need a hook here ----</w:delText>
        </w:r>
      </w:del>
      <w:ins w:id="193" w:author="Isabelle Cote" w:date="2024-09-03T11:30:00Z" w16du:dateUtc="2024-09-03T18:30:00Z">
        <w:r w:rsidR="00A5377F">
          <w:rPr>
            <w:rFonts w:ascii="Times New Roman" w:hAnsi="Times New Roman" w:cs="Times New Roman"/>
            <w:lang w:val="en-CA"/>
          </w:rPr>
          <w:t xml:space="preserve"> rather than to a taxonomic effect.</w:t>
        </w:r>
      </w:ins>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ins w:id="194" w:author="Isabelle Cote" w:date="2024-09-03T11:35:00Z" w16du:dateUtc="2024-09-03T18:35:00Z">
        <w:r w:rsidR="00A5377F">
          <w:rPr>
            <w:rFonts w:ascii="Times New Roman" w:hAnsi="Times New Roman" w:cs="Times New Roman"/>
            <w:i/>
            <w:iCs/>
            <w:lang w:val="en-CA"/>
          </w:rPr>
          <w:t xml:space="preserve"> variation</w:t>
        </w:r>
      </w:ins>
    </w:p>
    <w:p w14:paraId="17F00B66" w14:textId="24833E42" w:rsidR="009509EA" w:rsidRDefault="004036C6">
      <w:pPr>
        <w:spacing w:line="480" w:lineRule="auto"/>
        <w:rPr>
          <w:rFonts w:ascii="Times New Roman" w:hAnsi="Times New Roman" w:cs="Times New Roman"/>
          <w:lang w:val="en-CA"/>
        </w:rPr>
        <w:pPrChange w:id="195" w:author="Isabelle Cote" w:date="2024-09-03T11:30:00Z" w16du:dateUtc="2024-09-03T18:30:00Z">
          <w:pPr>
            <w:spacing w:line="480" w:lineRule="auto"/>
            <w:ind w:firstLine="360"/>
          </w:pPr>
        </w:pPrChange>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ins w:id="196" w:author="Isabelle Cote" w:date="2024-09-03T11:35:00Z" w16du:dateUtc="2024-09-03T18:35:00Z">
        <w:r w:rsidR="001C535E">
          <w:rPr>
            <w:rFonts w:ascii="Times New Roman" w:hAnsi="Times New Roman" w:cs="Times New Roman"/>
            <w:lang w:val="en-CA"/>
          </w:rPr>
          <w:t xml:space="preserve">sites with </w:t>
        </w:r>
      </w:ins>
      <w:r w:rsidR="002B53A4" w:rsidRPr="00BA1DFE">
        <w:rPr>
          <w:rFonts w:ascii="Times New Roman" w:hAnsi="Times New Roman" w:cs="Times New Roman"/>
          <w:lang w:val="en-CA"/>
        </w:rPr>
        <w:t xml:space="preserve">the lowest and highest </w:t>
      </w:r>
      <w:del w:id="197" w:author="Isabelle Cote" w:date="2024-09-03T11:35:00Z" w16du:dateUtc="2024-09-03T18:35:00Z">
        <w:r w:rsidR="002B53A4" w:rsidRPr="00BA1DFE" w:rsidDel="001C535E">
          <w:rPr>
            <w:rFonts w:ascii="Times New Roman" w:hAnsi="Times New Roman" w:cs="Times New Roman"/>
            <w:lang w:val="en-CA"/>
          </w:rPr>
          <w:delText>sites</w:delText>
        </w:r>
      </w:del>
      <w:ins w:id="198" w:author="Isabelle Cote" w:date="2024-09-03T11:35:00Z" w16du:dateUtc="2024-09-03T18:35:00Z">
        <w:r w:rsidR="001C535E">
          <w:rPr>
            <w:rFonts w:ascii="Times New Roman" w:hAnsi="Times New Roman" w:cs="Times New Roman"/>
            <w:lang w:val="en-CA"/>
          </w:rPr>
          <w:t>concentrations</w:t>
        </w:r>
      </w:ins>
      <w:commentRangeStart w:id="199"/>
      <w:r w:rsidR="00707540">
        <w:rPr>
          <w:rFonts w:ascii="Times New Roman" w:hAnsi="Times New Roman" w:cs="Times New Roman"/>
          <w:lang w:val="en-CA"/>
        </w:rPr>
        <w:t xml:space="preserve">, which </w:t>
      </w:r>
      <w:r w:rsidR="00E271AE">
        <w:rPr>
          <w:rFonts w:ascii="Times New Roman" w:hAnsi="Times New Roman" w:cs="Times New Roman"/>
          <w:lang w:val="en-CA"/>
        </w:rPr>
        <w:t xml:space="preserve">doesn’t even represent the highest </w:t>
      </w:r>
      <w:r w:rsidR="00360246">
        <w:rPr>
          <w:rFonts w:ascii="Times New Roman" w:hAnsi="Times New Roman" w:cs="Times New Roman"/>
          <w:lang w:val="en-CA"/>
        </w:rPr>
        <w:t>difference</w:t>
      </w:r>
      <w:r w:rsidR="00E271AE">
        <w:rPr>
          <w:rFonts w:ascii="Times New Roman" w:hAnsi="Times New Roman" w:cs="Times New Roman"/>
          <w:lang w:val="en-CA"/>
        </w:rPr>
        <w:t xml:space="preserve"> (</w:t>
      </w:r>
      <w:r w:rsidR="00360246">
        <w:rPr>
          <w:rFonts w:ascii="Times New Roman" w:hAnsi="Times New Roman" w:cs="Times New Roman"/>
          <w:lang w:val="en-CA"/>
        </w:rPr>
        <w:t>533x</w:t>
      </w:r>
      <w:r w:rsidR="00E271AE">
        <w:rPr>
          <w:rFonts w:ascii="Times New Roman" w:hAnsi="Times New Roman" w:cs="Times New Roman"/>
          <w:lang w:val="en-CA"/>
        </w:rPr>
        <w:t>) the authors have measured in this region</w:t>
      </w:r>
      <w:commentRangeEnd w:id="199"/>
      <w:r w:rsidR="001C535E">
        <w:rPr>
          <w:rStyle w:val="CommentReference"/>
        </w:rPr>
        <w:commentReference w:id="199"/>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ins w:id="200" w:author="Isabelle Cote" w:date="2024-09-03T11:38:00Z" w16du:dateUtc="2024-09-03T18:38:00Z">
        <w:r w:rsidR="001C535E">
          <w:rPr>
            <w:rFonts w:ascii="Times New Roman" w:hAnsi="Times New Roman" w:cs="Times New Roman"/>
            <w:lang w:val="en-CA"/>
          </w:rPr>
          <w:t xml:space="preserve">difference </w:t>
        </w:r>
      </w:ins>
      <w:r w:rsidR="008955F6" w:rsidRPr="00BA1DFE">
        <w:rPr>
          <w:rFonts w:ascii="Times New Roman" w:hAnsi="Times New Roman" w:cs="Times New Roman"/>
          <w:lang w:val="en-CA"/>
        </w:rPr>
        <w:t xml:space="preserve">is substantially larger than </w:t>
      </w:r>
      <w:ins w:id="201" w:author="Isabelle Cote" w:date="2024-09-03T11:38:00Z" w16du:dateUtc="2024-09-03T18:38:00Z">
        <w:r w:rsidR="001C535E">
          <w:rPr>
            <w:rFonts w:ascii="Times New Roman" w:hAnsi="Times New Roman" w:cs="Times New Roman"/>
            <w:lang w:val="en-CA"/>
          </w:rPr>
          <w:t xml:space="preserve">previous </w:t>
        </w:r>
      </w:ins>
      <w:r w:rsidR="008955F6" w:rsidRPr="00BA1DFE">
        <w:rPr>
          <w:rFonts w:ascii="Times New Roman" w:hAnsi="Times New Roman" w:cs="Times New Roman"/>
          <w:lang w:val="en-CA"/>
        </w:rPr>
        <w:t>measurements of among-site variation in nitrate (3.7x and 6.5x</w:t>
      </w:r>
      <w:del w:id="202" w:author="Isabelle Cote" w:date="2024-09-03T11:38:00Z" w16du:dateUtc="2024-09-03T18:38:00Z">
        <w:r w:rsidR="008955F6" w:rsidRPr="00BA1DFE" w:rsidDel="001C535E">
          <w:rPr>
            <w:rFonts w:ascii="Times New Roman" w:hAnsi="Times New Roman" w:cs="Times New Roman"/>
            <w:lang w:val="en-CA"/>
          </w:rPr>
          <w:delText xml:space="preserve"> differences</w:delText>
        </w:r>
      </w:del>
      <w:r w:rsidR="00BA1DFE" w:rsidRPr="00BA1DFE">
        <w:rPr>
          <w:rFonts w:ascii="Times New Roman" w:hAnsi="Times New Roman" w:cs="Times New Roman"/>
          <w:lang w:val="en-CA"/>
        </w:rPr>
        <w:t>) and ammonium (0.4x and 0.8x) from the same region</w:t>
      </w:r>
      <w:del w:id="203" w:author="Isabelle Cote" w:date="2024-09-03T11:38:00Z" w16du:dateUtc="2024-09-03T18:38:00Z">
        <w:r w:rsidR="008955F6" w:rsidRPr="00BA1DFE" w:rsidDel="001C535E">
          <w:rPr>
            <w:rFonts w:ascii="Times New Roman" w:hAnsi="Times New Roman" w:cs="Times New Roman"/>
            <w:lang w:val="en-CA"/>
          </w:rPr>
          <w:delText>,</w:delText>
        </w:r>
      </w:del>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w:t>
      </w:r>
      <w:del w:id="204" w:author="Isabelle Cote" w:date="2024-09-03T11:39:00Z" w16du:dateUtc="2024-09-03T18:39:00Z">
        <w:r w:rsidR="00BA1DFE" w:rsidRPr="00BA1DFE" w:rsidDel="001C535E">
          <w:rPr>
            <w:rFonts w:ascii="Times New Roman" w:hAnsi="Times New Roman" w:cs="Times New Roman"/>
            <w:lang w:val="en-CA"/>
          </w:rPr>
          <w:delText xml:space="preserve">a </w:delText>
        </w:r>
      </w:del>
      <w:r w:rsidR="00BA1DFE" w:rsidRPr="00BA1DFE">
        <w:rPr>
          <w:rFonts w:ascii="Times New Roman" w:hAnsi="Times New Roman" w:cs="Times New Roman"/>
          <w:lang w:val="en-CA"/>
        </w:rPr>
        <w:t xml:space="preserve">nearby </w:t>
      </w:r>
      <w:del w:id="205" w:author="Isabelle Cote" w:date="2024-09-03T11:39:00Z" w16du:dateUtc="2024-09-03T18:39:00Z">
        <w:r w:rsidR="00BA1DFE" w:rsidRPr="00BA1DFE" w:rsidDel="001C535E">
          <w:rPr>
            <w:rFonts w:ascii="Times New Roman" w:hAnsi="Times New Roman" w:cs="Times New Roman"/>
            <w:lang w:val="en-CA"/>
          </w:rPr>
          <w:delText xml:space="preserve">region </w:delText>
        </w:r>
      </w:del>
      <w:ins w:id="206" w:author="Isabelle Cote" w:date="2024-09-03T11:39:00Z" w16du:dateUtc="2024-09-03T18:39:00Z">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ins>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commentRangeStart w:id="207"/>
      <w:del w:id="208" w:author="Isabelle Cote" w:date="2024-09-03T11:40:00Z" w16du:dateUtc="2024-09-03T18:40:00Z">
        <w:r w:rsidR="00BA1DFE" w:rsidDel="001C535E">
          <w:rPr>
            <w:rFonts w:ascii="Times New Roman" w:hAnsi="Times New Roman" w:cs="Times New Roman"/>
            <w:lang w:val="en-CA"/>
          </w:rPr>
          <w:delText>We found</w:delText>
        </w:r>
      </w:del>
      <w:ins w:id="209" w:author="Isabelle Cote" w:date="2024-09-03T11:40:00Z" w16du:dateUtc="2024-09-03T18:40:00Z">
        <w:r w:rsidR="001C535E">
          <w:rPr>
            <w:rFonts w:ascii="Times New Roman" w:hAnsi="Times New Roman" w:cs="Times New Roman"/>
            <w:lang w:val="en-CA"/>
          </w:rPr>
          <w:t>The only predictor of among-site differences in ammonium that emerged from our analyses was</w:t>
        </w:r>
      </w:ins>
      <w:r w:rsidR="00BA1DFE">
        <w:rPr>
          <w:rFonts w:ascii="Times New Roman" w:hAnsi="Times New Roman" w:cs="Times New Roman"/>
          <w:lang w:val="en-CA"/>
        </w:rPr>
        <w:t xml:space="preserve"> </w:t>
      </w:r>
      <w:commentRangeEnd w:id="207"/>
      <w:r w:rsidR="001C535E">
        <w:rPr>
          <w:rStyle w:val="CommentReference"/>
        </w:rPr>
        <w:commentReference w:id="207"/>
      </w:r>
      <w:r w:rsidR="00BA1DFE">
        <w:rPr>
          <w:rFonts w:ascii="Times New Roman" w:hAnsi="Times New Roman" w:cs="Times New Roman"/>
          <w:lang w:val="en-CA"/>
        </w:rPr>
        <w:t>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del w:id="210" w:author="Isabelle Cote" w:date="2024-09-03T11:42:00Z" w16du:dateUtc="2024-09-03T18:42:00Z">
        <w:r w:rsidR="00BA1DFE" w:rsidDel="001C535E">
          <w:rPr>
            <w:rFonts w:ascii="Times New Roman" w:hAnsi="Times New Roman" w:cs="Times New Roman"/>
            <w:lang w:val="en-CA"/>
          </w:rPr>
          <w:delText>going out</w:delText>
        </w:r>
      </w:del>
      <w:ins w:id="211" w:author="Isabelle Cote" w:date="2024-09-03T11:42:00Z" w16du:dateUtc="2024-09-03T18:42:00Z">
        <w:r w:rsidR="001C535E">
          <w:rPr>
            <w:rFonts w:ascii="Times New Roman" w:hAnsi="Times New Roman" w:cs="Times New Roman"/>
            <w:lang w:val="en-CA"/>
          </w:rPr>
          <w:t>ebbing</w:t>
        </w:r>
      </w:ins>
      <w:r w:rsidR="00BA1DFE">
        <w:rPr>
          <w:rFonts w:ascii="Times New Roman" w:hAnsi="Times New Roman" w:cs="Times New Roman"/>
          <w:lang w:val="en-CA"/>
        </w:rPr>
        <w:t xml:space="preserve"> and standing still, but </w:t>
      </w:r>
      <w:ins w:id="212" w:author="Isabelle Cote" w:date="2024-09-03T11:42:00Z" w16du:dateUtc="2024-09-03T18:42:00Z">
        <w:r w:rsidR="001C535E">
          <w:rPr>
            <w:rFonts w:ascii="Times New Roman" w:hAnsi="Times New Roman" w:cs="Times New Roman"/>
            <w:lang w:val="en-CA"/>
          </w:rPr>
          <w:t xml:space="preserve">the effect of animal abundance is washed away </w:t>
        </w:r>
      </w:ins>
      <w:r w:rsidR="00BA1DFE">
        <w:rPr>
          <w:rFonts w:ascii="Times New Roman" w:hAnsi="Times New Roman" w:cs="Times New Roman"/>
          <w:lang w:val="en-CA"/>
        </w:rPr>
        <w:t>when the tide comes in it</w:t>
      </w:r>
      <w:del w:id="213" w:author="Isabelle Cote" w:date="2024-09-03T11:42:00Z" w16du:dateUtc="2024-09-03T18:42:00Z">
        <w:r w:rsidR="00BA1DFE" w:rsidDel="001C535E">
          <w:rPr>
            <w:rFonts w:ascii="Times New Roman" w:hAnsi="Times New Roman" w:cs="Times New Roman"/>
            <w:lang w:val="en-CA"/>
          </w:rPr>
          <w:delText xml:space="preserve"> washes away the effect of animal abundance</w:delText>
        </w:r>
      </w:del>
      <w:r w:rsidR="00BA1DFE">
        <w:rPr>
          <w:rFonts w:ascii="Times New Roman" w:hAnsi="Times New Roman" w:cs="Times New Roman"/>
          <w:lang w:val="en-CA"/>
        </w:rPr>
        <w: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 xml:space="preserve">or </w:t>
      </w:r>
      <w:commentRangeStart w:id="214"/>
      <w:commentRangeStart w:id="215"/>
      <w:r w:rsidR="00525526">
        <w:rPr>
          <w:rFonts w:ascii="Times New Roman" w:hAnsi="Times New Roman" w:cs="Times New Roman"/>
          <w:lang w:val="en-CA"/>
        </w:rPr>
        <w:t>microbial regeneration</w:t>
      </w:r>
      <w:commentRangeEnd w:id="214"/>
      <w:r w:rsidR="00246B2A">
        <w:rPr>
          <w:rStyle w:val="CommentReference"/>
        </w:rPr>
        <w:commentReference w:id="214"/>
      </w:r>
      <w:commentRangeEnd w:id="215"/>
      <w:r w:rsidR="001C535E">
        <w:rPr>
          <w:rStyle w:val="CommentReference"/>
        </w:rPr>
        <w:commentReference w:id="215"/>
      </w:r>
      <w:r w:rsidR="00525526">
        <w:rPr>
          <w:rFonts w:ascii="Times New Roman" w:hAnsi="Times New Roman" w:cs="Times New Roman"/>
          <w:lang w:val="en-CA"/>
        </w:rPr>
        <w:t>,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ins w:id="216" w:author="Isabelle Cote" w:date="2024-09-03T11:43:00Z" w16du:dateUtc="2024-09-03T18:43:00Z">
        <w:r w:rsidR="001C535E">
          <w:rPr>
            <w:rFonts w:ascii="Times New Roman" w:hAnsi="Times New Roman" w:cs="Times New Roman"/>
            <w:lang w:val="en-CA"/>
          </w:rPr>
          <w:t xml:space="preserve"> </w:t>
        </w:r>
      </w:ins>
      <w:ins w:id="217" w:author="Isabelle Cote" w:date="2024-09-03T11:44:00Z" w16du:dateUtc="2024-09-03T18:44:00Z">
        <w:r w:rsidR="001C535E">
          <w:rPr>
            <w:rFonts w:ascii="Times New Roman" w:hAnsi="Times New Roman" w:cs="Times New Roman"/>
            <w:lang w:val="en-CA"/>
          </w:rPr>
          <w:t>but these</w:t>
        </w:r>
      </w:ins>
      <w:ins w:id="218" w:author="Isabelle Cote" w:date="2024-09-03T11:43:00Z" w16du:dateUtc="2024-09-03T18:43:00Z">
        <w:r w:rsidR="001C535E">
          <w:rPr>
            <w:rFonts w:ascii="Times New Roman" w:hAnsi="Times New Roman" w:cs="Times New Roman"/>
            <w:lang w:val="en-CA"/>
          </w:rPr>
          <w:t xml:space="preserve"> might be </w:t>
        </w:r>
      </w:ins>
      <w:ins w:id="219" w:author="Isabelle Cote" w:date="2024-09-03T11:44:00Z" w16du:dateUtc="2024-09-03T18:44:00Z">
        <w:r w:rsidR="001C535E">
          <w:rPr>
            <w:rFonts w:ascii="Times New Roman" w:hAnsi="Times New Roman" w:cs="Times New Roman"/>
            <w:lang w:val="en-CA"/>
          </w:rPr>
          <w:t xml:space="preserve">more </w:t>
        </w:r>
      </w:ins>
      <w:ins w:id="220" w:author="Isabelle Cote" w:date="2024-09-03T11:43:00Z" w16du:dateUtc="2024-09-03T18:43:00Z">
        <w:r w:rsidR="001C535E">
          <w:rPr>
            <w:rFonts w:ascii="Times New Roman" w:hAnsi="Times New Roman" w:cs="Times New Roman"/>
            <w:lang w:val="en-CA"/>
          </w:rPr>
          <w:t>important in shallow</w:t>
        </w:r>
      </w:ins>
      <w:ins w:id="221" w:author="Isabelle Cote" w:date="2024-09-03T11:44:00Z" w16du:dateUtc="2024-09-03T18:44:00Z">
        <w:r w:rsidR="001C535E">
          <w:rPr>
            <w:rFonts w:ascii="Times New Roman" w:hAnsi="Times New Roman" w:cs="Times New Roman"/>
            <w:lang w:val="en-CA"/>
          </w:rPr>
          <w:t>er</w:t>
        </w:r>
      </w:ins>
      <w:ins w:id="222" w:author="Isabelle Cote" w:date="2024-09-03T11:43:00Z" w16du:dateUtc="2024-09-03T18:43:00Z">
        <w:r w:rsidR="001C535E">
          <w:rPr>
            <w:rFonts w:ascii="Times New Roman" w:hAnsi="Times New Roman" w:cs="Times New Roman"/>
            <w:lang w:val="en-CA"/>
          </w:rPr>
          <w:t xml:space="preserve"> waters and in soft-sediment areas</w:t>
        </w:r>
      </w:ins>
      <w:ins w:id="223" w:author="Isabelle Cote" w:date="2024-09-03T11:44:00Z" w16du:dateUtc="2024-09-03T18:44:00Z">
        <w:r w:rsidR="001C535E">
          <w:rPr>
            <w:rFonts w:ascii="Times New Roman" w:hAnsi="Times New Roman" w:cs="Times New Roman"/>
            <w:lang w:val="en-CA"/>
          </w:rPr>
          <w:t xml:space="preserve"> than on the </w:t>
        </w:r>
      </w:ins>
      <w:ins w:id="224" w:author="Isabelle Cote" w:date="2024-09-03T11:47:00Z" w16du:dateUtc="2024-09-03T18:47:00Z">
        <w:r w:rsidR="000D0CF1">
          <w:rPr>
            <w:rFonts w:ascii="Times New Roman" w:hAnsi="Times New Roman" w:cs="Times New Roman"/>
            <w:lang w:val="en-CA"/>
          </w:rPr>
          <w:t xml:space="preserve">subtidal </w:t>
        </w:r>
      </w:ins>
      <w:ins w:id="225" w:author="Isabelle Cote" w:date="2024-09-03T11:44:00Z" w16du:dateUtc="2024-09-03T18:44:00Z">
        <w:r w:rsidR="001C535E">
          <w:rPr>
            <w:rFonts w:ascii="Times New Roman" w:hAnsi="Times New Roman" w:cs="Times New Roman"/>
            <w:lang w:val="en-CA"/>
          </w:rPr>
          <w:t>rock reefs we studied</w:t>
        </w:r>
      </w:ins>
      <w:r w:rsidR="00525526">
        <w:rPr>
          <w:rFonts w:ascii="Times New Roman" w:hAnsi="Times New Roman" w:cs="Times New Roman"/>
          <w:lang w:val="en-CA"/>
        </w:rPr>
        <w:t>.</w:t>
      </w:r>
      <w:r w:rsidR="00F03F07">
        <w:rPr>
          <w:rFonts w:ascii="Times New Roman" w:hAnsi="Times New Roman" w:cs="Times New Roman"/>
          <w:lang w:val="en-CA"/>
        </w:rPr>
        <w:t xml:space="preserve"> </w:t>
      </w:r>
      <w:commentRangeStart w:id="226"/>
      <w:del w:id="227" w:author="Isabelle Cote" w:date="2024-09-03T11:45:00Z" w16du:dateUtc="2024-09-03T18:45:00Z">
        <w:r w:rsidR="00F03F07" w:rsidDel="001C535E">
          <w:rPr>
            <w:rFonts w:ascii="Times New Roman" w:hAnsi="Times New Roman" w:cs="Times New Roman"/>
            <w:lang w:val="en-CA"/>
          </w:rPr>
          <w:delText>However</w:delText>
        </w:r>
      </w:del>
      <w:ins w:id="228" w:author="Isabelle Cote" w:date="2024-09-03T11:45:00Z" w16du:dateUtc="2024-09-03T18:45:00Z">
        <w:r w:rsidR="001C535E">
          <w:rPr>
            <w:rFonts w:ascii="Times New Roman" w:hAnsi="Times New Roman" w:cs="Times New Roman"/>
            <w:lang w:val="en-CA"/>
          </w:rPr>
          <w:t>We conclude that</w:t>
        </w:r>
      </w:ins>
      <w:del w:id="229" w:author="Isabelle Cote" w:date="2024-09-03T11:45:00Z" w16du:dateUtc="2024-09-03T18:45:00Z">
        <w:r w:rsidR="00F03F07" w:rsidDel="001C535E">
          <w:rPr>
            <w:rFonts w:ascii="Times New Roman" w:hAnsi="Times New Roman" w:cs="Times New Roman"/>
            <w:lang w:val="en-CA"/>
          </w:rPr>
          <w:delText xml:space="preserve">, </w:delText>
        </w:r>
        <w:r w:rsidR="00525526" w:rsidDel="001C535E">
          <w:rPr>
            <w:rFonts w:ascii="Times New Roman" w:hAnsi="Times New Roman" w:cs="Times New Roman"/>
            <w:lang w:val="en-CA"/>
          </w:rPr>
          <w:delText>given the positive relationship between</w:delText>
        </w:r>
      </w:del>
      <w:r w:rsidR="00525526">
        <w:rPr>
          <w:rFonts w:ascii="Times New Roman" w:hAnsi="Times New Roman" w:cs="Times New Roman"/>
          <w:lang w:val="en-CA"/>
        </w:rPr>
        <w:t xml:space="preserve"> </w:t>
      </w:r>
      <w:del w:id="230" w:author="Isabelle Cote" w:date="2024-09-03T11:45:00Z" w16du:dateUtc="2024-09-03T18:45:00Z">
        <w:r w:rsidR="00525526" w:rsidDel="000D0CF1">
          <w:rPr>
            <w:rFonts w:ascii="Times New Roman" w:hAnsi="Times New Roman" w:cs="Times New Roman"/>
            <w:lang w:val="en-CA"/>
          </w:rPr>
          <w:delText xml:space="preserve">animal abundance and NH₄⁺, we propose </w:delText>
        </w:r>
      </w:del>
      <w:r w:rsidR="00525526">
        <w:rPr>
          <w:rFonts w:ascii="Times New Roman" w:hAnsi="Times New Roman" w:cs="Times New Roman"/>
          <w:lang w:val="en-CA"/>
        </w:rPr>
        <w:t>animal-regenerated nutrients likely contribute to meso-scale</w:t>
      </w:r>
      <w:r w:rsidR="00A9700D">
        <w:rPr>
          <w:rFonts w:ascii="Times New Roman" w:hAnsi="Times New Roman" w:cs="Times New Roman"/>
          <w:lang w:val="en-CA"/>
        </w:rPr>
        <w:t xml:space="preserve"> variation in NH₄⁺ </w:t>
      </w:r>
      <w:ins w:id="231" w:author="Isabelle Cote" w:date="2024-09-03T11:50:00Z" w16du:dateUtc="2024-09-03T18:50:00Z">
        <w:r w:rsidR="00B50E76">
          <w:rPr>
            <w:rFonts w:ascii="Times New Roman" w:hAnsi="Times New Roman" w:cs="Times New Roman"/>
            <w:lang w:val="en-CA"/>
          </w:rPr>
          <w:t>in a</w:t>
        </w:r>
      </w:ins>
      <w:ins w:id="232" w:author="Isabelle Cote" w:date="2024-09-03T11:51:00Z" w16du:dateUtc="2024-09-03T18:51:00Z">
        <w:r w:rsidR="00B50E76">
          <w:rPr>
            <w:rFonts w:ascii="Times New Roman" w:hAnsi="Times New Roman" w:cs="Times New Roman"/>
            <w:lang w:val="en-CA"/>
          </w:rPr>
          <w:t>n unexpected, dynamic,</w:t>
        </w:r>
      </w:ins>
      <w:ins w:id="233" w:author="Isabelle Cote" w:date="2024-09-03T11:50:00Z" w16du:dateUtc="2024-09-03T18:50:00Z">
        <w:r w:rsidR="00B50E76">
          <w:rPr>
            <w:rFonts w:ascii="Times New Roman" w:hAnsi="Times New Roman" w:cs="Times New Roman"/>
            <w:lang w:val="en-CA"/>
          </w:rPr>
          <w:t xml:space="preserve"> tide-as</w:t>
        </w:r>
      </w:ins>
      <w:ins w:id="234" w:author="Isabelle Cote" w:date="2024-09-03T11:51:00Z" w16du:dateUtc="2024-09-03T18:51:00Z">
        <w:r w:rsidR="00B50E76">
          <w:rPr>
            <w:rFonts w:ascii="Times New Roman" w:hAnsi="Times New Roman" w:cs="Times New Roman"/>
            <w:lang w:val="en-CA"/>
          </w:rPr>
          <w:t xml:space="preserve">sociated manner, </w:t>
        </w:r>
      </w:ins>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w:t>
      </w:r>
      <w:commentRangeStart w:id="235"/>
      <w:r w:rsidR="00525526">
        <w:rPr>
          <w:rFonts w:ascii="Times New Roman" w:hAnsi="Times New Roman" w:cs="Times New Roman"/>
          <w:lang w:val="en-CA"/>
        </w:rPr>
        <w:t>control</w:t>
      </w:r>
      <w:commentRangeEnd w:id="235"/>
      <w:r w:rsidR="00B50E76">
        <w:rPr>
          <w:rStyle w:val="CommentReference"/>
        </w:rPr>
        <w:commentReference w:id="235"/>
      </w:r>
      <w:r w:rsidR="00A9700D">
        <w:rPr>
          <w:rFonts w:ascii="Times New Roman" w:hAnsi="Times New Roman" w:cs="Times New Roman"/>
          <w:lang w:val="en-CA"/>
        </w:rPr>
        <w:t xml:space="preserve">. </w:t>
      </w:r>
      <w:commentRangeEnd w:id="226"/>
      <w:r w:rsidR="00F03F07">
        <w:rPr>
          <w:rStyle w:val="CommentReference"/>
        </w:rPr>
        <w:commentReference w:id="226"/>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scale</w:t>
      </w:r>
      <w:ins w:id="236" w:author="Isabelle Cote" w:date="2024-09-03T11:49:00Z" w16du:dateUtc="2024-09-03T18:49:00Z">
        <w:r w:rsidR="000D0CF1">
          <w:rPr>
            <w:rFonts w:ascii="Times New Roman" w:hAnsi="Times New Roman" w:cs="Times New Roman"/>
            <w:i/>
            <w:iCs/>
            <w:lang w:val="en-CA"/>
          </w:rPr>
          <w:t xml:space="preserve"> variation</w:t>
        </w:r>
      </w:ins>
    </w:p>
    <w:p w14:paraId="4BB14774" w14:textId="473F2FB3" w:rsidR="00737B8A" w:rsidRDefault="00CF009F" w:rsidP="00683C48">
      <w:pPr>
        <w:spacing w:line="480" w:lineRule="auto"/>
        <w:rPr>
          <w:ins w:id="237" w:author="Isabelle Cote" w:date="2024-09-03T12:03:00Z" w16du:dateUtc="2024-09-03T19:03:00Z"/>
          <w:rFonts w:ascii="Times New Roman" w:hAnsi="Times New Roman" w:cs="Times New Roman"/>
          <w:lang w:val="en-CA"/>
        </w:rPr>
      </w:pPr>
      <w:del w:id="238" w:author="Isabelle Cote" w:date="2024-09-03T11:52:00Z" w16du:dateUtc="2024-09-03T18:52:00Z">
        <w:r w:rsidDel="00B50E76">
          <w:rPr>
            <w:rFonts w:ascii="Times New Roman" w:hAnsi="Times New Roman" w:cs="Times New Roman"/>
            <w:lang w:val="en-CA"/>
          </w:rPr>
          <w:tab/>
        </w:r>
      </w:del>
      <w:commentRangeStart w:id="239"/>
      <w:commentRangeStart w:id="240"/>
      <w:r>
        <w:rPr>
          <w:rFonts w:ascii="Times New Roman" w:hAnsi="Times New Roman" w:cs="Times New Roman"/>
          <w:lang w:val="en-CA"/>
        </w:rPr>
        <w:t>We</w:t>
      </w:r>
      <w:commentRangeEnd w:id="239"/>
      <w:r w:rsidR="00A37BD2">
        <w:rPr>
          <w:rStyle w:val="CommentReference"/>
        </w:rPr>
        <w:commentReference w:id="239"/>
      </w:r>
      <w:commentRangeEnd w:id="240"/>
      <w:r w:rsidR="00584638">
        <w:rPr>
          <w:rStyle w:val="CommentReference"/>
        </w:rPr>
        <w:commentReference w:id="240"/>
      </w:r>
      <w:r>
        <w:rPr>
          <w:rFonts w:ascii="Times New Roman" w:hAnsi="Times New Roman" w:cs="Times New Roman"/>
          <w:lang w:val="en-CA"/>
        </w:rPr>
        <w:t xml:space="preserve"> found evidence of kelp-mediated variation </w:t>
      </w:r>
      <w:r w:rsidR="009509EA">
        <w:rPr>
          <w:rFonts w:ascii="Times New Roman" w:hAnsi="Times New Roman" w:cs="Times New Roman"/>
          <w:lang w:val="en-CA"/>
        </w:rPr>
        <w:t>in nutrients on a smaller scale (5 m) than previously established</w:t>
      </w:r>
      <w:ins w:id="241" w:author="Isabelle Cote" w:date="2024-09-03T11:53:00Z" w16du:dateUtc="2024-09-03T18:53:00Z">
        <w:r w:rsidR="00B50E76">
          <w:rPr>
            <w:rFonts w:ascii="Times New Roman" w:hAnsi="Times New Roman" w:cs="Times New Roman"/>
            <w:lang w:val="en-CA"/>
          </w:rPr>
          <w:t xml:space="preserve">. </w:t>
        </w:r>
      </w:ins>
      <w:ins w:id="242" w:author="Isabelle Cote" w:date="2024-09-03T11:58:00Z" w16du:dateUtc="2024-09-03T18:58:00Z">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ins>
      <w:del w:id="243" w:author="Isabelle Cote" w:date="2024-09-03T11:53:00Z" w16du:dateUtc="2024-09-03T18:53:00Z">
        <w:r w:rsidR="009509EA" w:rsidDel="00B50E76">
          <w:rPr>
            <w:rFonts w:ascii="Times New Roman" w:hAnsi="Times New Roman" w:cs="Times New Roman"/>
            <w:lang w:val="en-CA"/>
          </w:rPr>
          <w:delText xml:space="preserve"> by o</w:delText>
        </w:r>
      </w:del>
      <w:del w:id="244" w:author="Isabelle Cote" w:date="2024-09-03T11:58:00Z" w16du:dateUtc="2024-09-03T18:58:00Z">
        <w:r w:rsidR="009509EA" w:rsidDel="00A83EAE">
          <w:rPr>
            <w:rFonts w:ascii="Times New Roman" w:hAnsi="Times New Roman" w:cs="Times New Roman"/>
            <w:lang w:val="en-CA"/>
          </w:rPr>
          <w:delText xml:space="preserve">ther </w:delText>
        </w:r>
      </w:del>
      <w:r w:rsidR="007014A8">
        <w:rPr>
          <w:rFonts w:ascii="Times New Roman" w:hAnsi="Times New Roman" w:cs="Times New Roman"/>
          <w:lang w:val="en-CA"/>
        </w:rPr>
        <w:t>studies</w:t>
      </w:r>
      <w:r w:rsidR="004F2705">
        <w:rPr>
          <w:rFonts w:ascii="Times New Roman" w:hAnsi="Times New Roman" w:cs="Times New Roman"/>
          <w:lang w:val="en-CA"/>
        </w:rPr>
        <w:t xml:space="preserve"> </w:t>
      </w:r>
      <w:del w:id="245" w:author="Isabelle Cote" w:date="2024-09-03T11:53:00Z" w16du:dateUtc="2024-09-03T18:53:00Z">
        <w:r w:rsidR="004F2705" w:rsidDel="00B50E76">
          <w:rPr>
            <w:rFonts w:ascii="Times New Roman" w:hAnsi="Times New Roman" w:cs="Times New Roman"/>
            <w:lang w:val="en-CA"/>
          </w:rPr>
          <w:delText xml:space="preserve">that </w:delText>
        </w:r>
      </w:del>
      <w:r w:rsidR="009509EA">
        <w:rPr>
          <w:rFonts w:ascii="Times New Roman" w:hAnsi="Times New Roman" w:cs="Times New Roman"/>
          <w:lang w:val="en-CA"/>
        </w:rPr>
        <w:t xml:space="preserve">compared </w:t>
      </w:r>
      <w:ins w:id="246" w:author="Isabelle Cote" w:date="2024-09-03T11:53:00Z" w16du:dateUtc="2024-09-03T18:53:00Z">
        <w:r w:rsidR="00B50E76">
          <w:rPr>
            <w:rFonts w:ascii="Times New Roman" w:hAnsi="Times New Roman" w:cs="Times New Roman"/>
            <w:lang w:val="en-CA"/>
          </w:rPr>
          <w:t xml:space="preserve">ammonium </w:t>
        </w:r>
      </w:ins>
      <w:r w:rsidR="009509EA">
        <w:rPr>
          <w:rFonts w:ascii="Times New Roman" w:hAnsi="Times New Roman" w:cs="Times New Roman"/>
          <w:lang w:val="en-CA"/>
        </w:rPr>
        <w:t xml:space="preserve">samples taken </w:t>
      </w:r>
      <w:del w:id="247" w:author="Isabelle Cote" w:date="2024-09-03T11:53:00Z" w16du:dateUtc="2024-09-03T18:53:00Z">
        <w:r w:rsidR="009509EA" w:rsidDel="00B50E76">
          <w:rPr>
            <w:rFonts w:ascii="Times New Roman" w:hAnsi="Times New Roman" w:cs="Times New Roman"/>
            <w:lang w:val="en-CA"/>
          </w:rPr>
          <w:delText xml:space="preserve">over </w:delText>
        </w:r>
      </w:del>
      <w:ins w:id="248" w:author="Isabelle Cote" w:date="2024-09-03T11:54:00Z" w16du:dateUtc="2024-09-03T18:54:00Z">
        <w:r w:rsidR="00B50E76">
          <w:rPr>
            <w:rFonts w:ascii="Times New Roman" w:hAnsi="Times New Roman" w:cs="Times New Roman"/>
            <w:lang w:val="en-CA"/>
          </w:rPr>
          <w:t xml:space="preserve">at the surface from the middle of very large kelp forests to </w:t>
        </w:r>
      </w:ins>
      <w:ins w:id="249" w:author="Isabelle Cote" w:date="2024-09-03T11:55:00Z" w16du:dateUtc="2024-09-03T18:55:00Z">
        <w:r w:rsidR="00B50E76">
          <w:rPr>
            <w:rFonts w:ascii="Times New Roman" w:hAnsi="Times New Roman" w:cs="Times New Roman"/>
            <w:lang w:val="en-CA"/>
          </w:rPr>
          <w:t>sites more than</w:t>
        </w:r>
      </w:ins>
      <w:ins w:id="250" w:author="Isabelle Cote" w:date="2024-09-03T11:53:00Z" w16du:dateUtc="2024-09-03T18:53:00Z">
        <w:r w:rsidR="00B50E76">
          <w:rPr>
            <w:rFonts w:ascii="Times New Roman" w:hAnsi="Times New Roman" w:cs="Times New Roman"/>
            <w:lang w:val="en-CA"/>
          </w:rPr>
          <w:t xml:space="preserve"> </w:t>
        </w:r>
      </w:ins>
      <w:commentRangeStart w:id="251"/>
      <w:commentRangeStart w:id="252"/>
      <w:r w:rsidR="009509EA">
        <w:rPr>
          <w:rFonts w:ascii="Times New Roman" w:hAnsi="Times New Roman" w:cs="Times New Roman"/>
          <w:lang w:val="en-CA"/>
        </w:rPr>
        <w:t xml:space="preserve">100 m </w:t>
      </w:r>
      <w:del w:id="253" w:author="Isabelle Cote" w:date="2024-09-03T11:55:00Z" w16du:dateUtc="2024-09-03T18:55:00Z">
        <w:r w:rsidR="009509EA" w:rsidDel="00B50E76">
          <w:rPr>
            <w:rFonts w:ascii="Times New Roman" w:hAnsi="Times New Roman" w:cs="Times New Roman"/>
            <w:lang w:val="en-CA"/>
          </w:rPr>
          <w:delText xml:space="preserve">apart </w:delText>
        </w:r>
      </w:del>
      <w:commentRangeEnd w:id="251"/>
      <w:ins w:id="254" w:author="Isabelle Cote" w:date="2024-09-03T11:55:00Z" w16du:dateUtc="2024-09-03T18:55:00Z">
        <w:r w:rsidR="00B50E76">
          <w:rPr>
            <w:rFonts w:ascii="Times New Roman" w:hAnsi="Times New Roman" w:cs="Times New Roman"/>
            <w:lang w:val="en-CA"/>
          </w:rPr>
          <w:t>away</w:t>
        </w:r>
      </w:ins>
      <w:ins w:id="255" w:author="Isabelle Cote" w:date="2024-09-03T11:59:00Z" w16du:dateUtc="2024-09-03T18:59:00Z">
        <w:r w:rsidR="00A83EAE">
          <w:rPr>
            <w:rFonts w:ascii="Times New Roman" w:hAnsi="Times New Roman" w:cs="Times New Roman"/>
            <w:lang w:val="en-CA"/>
          </w:rPr>
          <w:t xml:space="preserve"> from the forest edges</w:t>
        </w:r>
      </w:ins>
      <w:ins w:id="256" w:author="Isabelle Cote" w:date="2024-09-03T11:55:00Z" w16du:dateUtc="2024-09-03T18:55:00Z">
        <w:r w:rsidR="00B50E76">
          <w:rPr>
            <w:rFonts w:ascii="Times New Roman" w:hAnsi="Times New Roman" w:cs="Times New Roman"/>
            <w:lang w:val="en-CA"/>
          </w:rPr>
          <w:t xml:space="preserve"> </w:t>
        </w:r>
      </w:ins>
      <w:r w:rsidR="004F2705">
        <w:rPr>
          <w:rStyle w:val="CommentReference"/>
        </w:rPr>
        <w:commentReference w:id="251"/>
      </w:r>
      <w:commentRangeEnd w:id="252"/>
      <w:r w:rsidR="00A83EAE">
        <w:rPr>
          <w:rStyle w:val="CommentReference"/>
        </w:rPr>
        <w:commentReference w:id="252"/>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del w:id="257" w:author="Isabelle Cote" w:date="2024-09-03T11:57:00Z" w16du:dateUtc="2024-09-03T18:57:00Z">
        <w:r w:rsidR="009509EA" w:rsidDel="00A83EAE">
          <w:rPr>
            <w:rFonts w:ascii="Times New Roman" w:hAnsi="Times New Roman" w:cs="Times New Roman"/>
            <w:lang w:val="en-CA"/>
          </w:rPr>
          <w:delText xml:space="preserve">Increased </w:delText>
        </w:r>
      </w:del>
      <w:del w:id="258" w:author="Isabelle Cote" w:date="2024-09-03T11:58:00Z" w16du:dateUtc="2024-09-03T18:58:00Z">
        <w:r w:rsidR="009509EA" w:rsidDel="00A83EAE">
          <w:rPr>
            <w:rFonts w:ascii="Times New Roman" w:hAnsi="Times New Roman" w:cs="Times New Roman"/>
            <w:lang w:val="en-CA"/>
          </w:rPr>
          <w:delText>NH₄⁺ inside high</w:delText>
        </w:r>
      </w:del>
      <w:del w:id="259" w:author="Isabelle Cote" w:date="2024-09-03T11:56:00Z" w16du:dateUtc="2024-09-03T18:56:00Z">
        <w:r w:rsidR="009509EA" w:rsidDel="00A83EAE">
          <w:rPr>
            <w:rFonts w:ascii="Times New Roman" w:hAnsi="Times New Roman" w:cs="Times New Roman"/>
            <w:lang w:val="en-CA"/>
          </w:rPr>
          <w:delText xml:space="preserve"> </w:delText>
        </w:r>
      </w:del>
      <w:del w:id="260" w:author="Isabelle Cote" w:date="2024-09-03T11:58:00Z" w16du:dateUtc="2024-09-03T18:58:00Z">
        <w:r w:rsidR="009509EA" w:rsidDel="00A83EAE">
          <w:rPr>
            <w:rFonts w:ascii="Times New Roman" w:hAnsi="Times New Roman" w:cs="Times New Roman"/>
            <w:lang w:val="en-CA"/>
          </w:rPr>
          <w:delText xml:space="preserve">density kelp forests has been documented </w:delText>
        </w:r>
        <w:r w:rsidR="009509EA" w:rsidDel="00A83EAE">
          <w:rPr>
            <w:rFonts w:ascii="Times New Roman" w:hAnsi="Times New Roman" w:cs="Times New Roman"/>
            <w:lang w:val="en-CA"/>
          </w:rPr>
          <w:fldChar w:fldCharType="begin"/>
        </w:r>
        <w:r w:rsidR="009509EA" w:rsidDel="00A83EAE">
          <w:rPr>
            <w:rFonts w:ascii="Times New Roman" w:hAnsi="Times New Roman" w:cs="Times New Roman"/>
            <w:lang w:val="en-CA"/>
          </w:rPr>
          <w:del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delInstrText>
        </w:r>
        <w:r w:rsidR="009509EA" w:rsidDel="00A83EAE">
          <w:rPr>
            <w:rFonts w:ascii="Times New Roman" w:hAnsi="Times New Roman" w:cs="Times New Roman"/>
            <w:lang w:val="en-CA"/>
          </w:rPr>
          <w:fldChar w:fldCharType="separate"/>
        </w:r>
        <w:r w:rsidR="009509EA" w:rsidDel="00A83EAE">
          <w:rPr>
            <w:rFonts w:ascii="Times New Roman" w:hAnsi="Times New Roman" w:cs="Times New Roman"/>
            <w:noProof/>
            <w:lang w:val="en-CA"/>
          </w:rPr>
          <w:delText>(Pfister et al., 2019)</w:delText>
        </w:r>
        <w:r w:rsidR="009509EA" w:rsidDel="00A83EAE">
          <w:rPr>
            <w:rFonts w:ascii="Times New Roman" w:hAnsi="Times New Roman" w:cs="Times New Roman"/>
            <w:lang w:val="en-CA"/>
          </w:rPr>
          <w:fldChar w:fldCharType="end"/>
        </w:r>
        <w:r w:rsidR="009509EA" w:rsidDel="00A83EAE">
          <w:rPr>
            <w:rFonts w:ascii="Times New Roman" w:hAnsi="Times New Roman" w:cs="Times New Roman"/>
            <w:lang w:val="en-CA"/>
          </w:rPr>
          <w:delText>,</w:delText>
        </w:r>
      </w:del>
      <w:ins w:id="261" w:author="Isabelle Cote" w:date="2024-09-03T11:58:00Z" w16du:dateUtc="2024-09-03T18:58:00Z">
        <w:r w:rsidR="00A83EAE">
          <w:rPr>
            <w:rFonts w:ascii="Times New Roman" w:hAnsi="Times New Roman" w:cs="Times New Roman"/>
            <w:lang w:val="en-CA"/>
          </w:rPr>
          <w:t>B</w:t>
        </w:r>
      </w:ins>
      <w:del w:id="262" w:author="Isabelle Cote" w:date="2024-09-03T11:58:00Z" w16du:dateUtc="2024-09-03T18:58:00Z">
        <w:r w:rsidR="009509EA" w:rsidDel="00A83EAE">
          <w:rPr>
            <w:rFonts w:ascii="Times New Roman" w:hAnsi="Times New Roman" w:cs="Times New Roman"/>
            <w:lang w:val="en-CA"/>
          </w:rPr>
          <w:delText xml:space="preserve"> but b</w:delText>
        </w:r>
      </w:del>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so we </w:t>
      </w:r>
      <w:del w:id="263" w:author="Isabelle Cote" w:date="2024-09-03T12:01:00Z" w16du:dateUtc="2024-09-03T19:01:00Z">
        <w:r w:rsidR="005D42E1" w:rsidDel="00A83EAE">
          <w:rPr>
            <w:rFonts w:ascii="Times New Roman" w:hAnsi="Times New Roman" w:cs="Times New Roman"/>
            <w:lang w:val="en-CA"/>
          </w:rPr>
          <w:delText xml:space="preserve">can </w:delText>
        </w:r>
      </w:del>
      <w:ins w:id="264" w:author="Isabelle Cote" w:date="2024-09-03T12:01:00Z" w16du:dateUtc="2024-09-03T19:01:00Z">
        <w:r w:rsidR="00A83EAE">
          <w:rPr>
            <w:rFonts w:ascii="Times New Roman" w:hAnsi="Times New Roman" w:cs="Times New Roman"/>
            <w:lang w:val="en-CA"/>
          </w:rPr>
          <w:t xml:space="preserve">could </w:t>
        </w:r>
      </w:ins>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07CAB07C" w14:textId="3EC92C62" w:rsidR="00900C38" w:rsidRDefault="00900C38" w:rsidP="00900C38">
      <w:pPr>
        <w:spacing w:line="480" w:lineRule="auto"/>
        <w:ind w:firstLine="720"/>
        <w:rPr>
          <w:moveTo w:id="265" w:author="Isabelle Cote" w:date="2024-09-03T12:06:00Z" w16du:dateUtc="2024-09-03T19:06:00Z"/>
          <w:rFonts w:ascii="Times New Roman" w:hAnsi="Times New Roman" w:cs="Times New Roman"/>
          <w:lang w:val="en-CA"/>
        </w:rPr>
      </w:pPr>
      <w:ins w:id="266" w:author="Isabelle Cote" w:date="2024-09-03T12:03:00Z" w16du:dateUtc="2024-09-03T19:03:00Z">
        <w:r>
          <w:rPr>
            <w:rFonts w:ascii="Times New Roman" w:hAnsi="Times New Roman" w:cs="Times New Roman"/>
            <w:lang w:val="en-CA"/>
          </w:rPr>
          <w:t xml:space="preserve">We uncovered additional drivers of </w:t>
        </w:r>
      </w:ins>
      <w:ins w:id="267" w:author="Isabelle Cote" w:date="2024-09-03T12:06:00Z" w16du:dateUtc="2024-09-03T19:06:00Z">
        <w:r>
          <w:rPr>
            <w:rFonts w:ascii="Times New Roman" w:hAnsi="Times New Roman" w:cs="Times New Roman"/>
            <w:lang w:val="en-CA"/>
          </w:rPr>
          <w:t>differences</w:t>
        </w:r>
      </w:ins>
      <w:ins w:id="268" w:author="Isabelle Cote" w:date="2024-09-03T12:04:00Z" w16du:dateUtc="2024-09-03T19:04:00Z">
        <w:r>
          <w:rPr>
            <w:rFonts w:ascii="Times New Roman" w:hAnsi="Times New Roman" w:cs="Times New Roman"/>
            <w:lang w:val="en-CA"/>
          </w:rPr>
          <w:t xml:space="preserve"> in ammonium concentration in and out of kelp forests, namely </w:t>
        </w:r>
      </w:ins>
      <w:ins w:id="269" w:author="Isabelle Cote" w:date="2024-09-03T12:05:00Z" w16du:dateUtc="2024-09-03T19:05:00Z">
        <w:r>
          <w:rPr>
            <w:rFonts w:ascii="Times New Roman" w:hAnsi="Times New Roman" w:cs="Times New Roman"/>
            <w:lang w:val="en-CA"/>
          </w:rPr>
          <w:t xml:space="preserve">kelp species and animal </w:t>
        </w:r>
        <w:commentRangeStart w:id="270"/>
        <w:r>
          <w:rPr>
            <w:rFonts w:ascii="Times New Roman" w:hAnsi="Times New Roman" w:cs="Times New Roman"/>
            <w:lang w:val="en-CA"/>
          </w:rPr>
          <w:t>biomass</w:t>
        </w:r>
      </w:ins>
      <w:commentRangeEnd w:id="270"/>
      <w:ins w:id="271" w:author="Isabelle Cote" w:date="2024-09-03T12:06:00Z" w16du:dateUtc="2024-09-03T19:06:00Z">
        <w:r>
          <w:rPr>
            <w:rStyle w:val="CommentReference"/>
          </w:rPr>
          <w:commentReference w:id="270"/>
        </w:r>
      </w:ins>
      <w:ins w:id="272" w:author="Isabelle Cote" w:date="2024-09-03T12:05:00Z" w16du:dateUtc="2024-09-03T19:05:00Z">
        <w:r>
          <w:rPr>
            <w:rFonts w:ascii="Times New Roman" w:hAnsi="Times New Roman" w:cs="Times New Roman"/>
            <w:lang w:val="en-CA"/>
          </w:rPr>
          <w:t xml:space="preserve">. </w:t>
        </w:r>
      </w:ins>
      <w:moveToRangeStart w:id="273" w:author="Isabelle Cote" w:date="2024-09-03T12:06:00Z" w:name="move176257577"/>
      <w:commentRangeStart w:id="274"/>
      <w:moveTo w:id="275" w:author="Isabelle Cote" w:date="2024-09-03T12:06:00Z" w16du:dateUtc="2024-09-03T19:06:00Z">
        <w:r>
          <w:rPr>
            <w:rFonts w:ascii="Times New Roman" w:hAnsi="Times New Roman" w:cs="Times New Roman"/>
            <w:lang w:val="en-CA"/>
          </w:rPr>
          <w:t>We</w:t>
        </w:r>
      </w:moveTo>
      <w:commentRangeEnd w:id="274"/>
      <w:r w:rsidR="00B7637C">
        <w:rPr>
          <w:rStyle w:val="CommentReference"/>
        </w:rPr>
        <w:commentReference w:id="274"/>
      </w:r>
      <w:moveTo w:id="276" w:author="Isabelle Cote" w:date="2024-09-03T12:06:00Z" w16du:dateUtc="2024-09-03T19:06:00Z">
        <w:r>
          <w:rPr>
            <w:rFonts w:ascii="Times New Roman" w:hAnsi="Times New Roman" w:cs="Times New Roman"/>
            <w:lang w:val="en-CA"/>
          </w:rPr>
          <w:t xml:space="preserve"> found higher </w:t>
        </w:r>
        <w:r w:rsidRPr="005F1E8D">
          <w:rPr>
            <w:rFonts w:ascii="Times New Roman" w:hAnsi="Times New Roman" w:cs="Times New Roman"/>
            <w:lang w:val="en-CA"/>
          </w:rPr>
          <w:t>∆</w:t>
        </w:r>
        <w:r>
          <w:rPr>
            <w:rFonts w:ascii="Times New Roman" w:hAnsi="Times New Roman" w:cs="Times New Roman"/>
            <w:lang w:val="en-CA"/>
          </w:rPr>
          <w:t xml:space="preserve"> NH₄⁺ in bull kelp</w:t>
        </w:r>
        <w:r>
          <w:rPr>
            <w:rFonts w:ascii="Times New Roman" w:hAnsi="Times New Roman" w:cs="Times New Roman"/>
            <w:i/>
            <w:iCs/>
            <w:lang w:val="en-CA"/>
          </w:rPr>
          <w:t xml:space="preserve"> </w:t>
        </w:r>
        <w:r>
          <w:rPr>
            <w:rFonts w:ascii="Times New Roman" w:hAnsi="Times New Roman" w:cs="Times New Roman"/>
            <w:lang w:val="en-CA"/>
          </w:rPr>
          <w:t xml:space="preserve">forests compared to giant kelp forests, which may be due to different allocations of biomass in the water column and thus different alterations of water flow. Indeed,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N4Y3hz4q","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Murie and Bourdeau, 2020)</w:t>
        </w:r>
        <w:r>
          <w:rPr>
            <w:rFonts w:ascii="Times New Roman" w:hAnsi="Times New Roman" w:cs="Times New Roman"/>
            <w:lang w:val="en-CA"/>
          </w:rPr>
          <w:fldChar w:fldCharType="end"/>
        </w:r>
        <w:r>
          <w:rPr>
            <w:rFonts w:ascii="Times New Roman" w:hAnsi="Times New Roman" w:cs="Times New Roman"/>
            <w:lang w:val="en-CA"/>
          </w:rPr>
          <w:t xml:space="preserve"> found larger differences in dissolved oxygen and pH between inside </w:t>
        </w:r>
        <w:del w:id="277" w:author="Isabelle Cote" w:date="2024-09-03T12:09:00Z" w16du:dateUtc="2024-09-03T19:09:00Z">
          <w:r w:rsidDel="00EC06BA">
            <w:rPr>
              <w:rFonts w:ascii="Times New Roman" w:hAnsi="Times New Roman" w:cs="Times New Roman"/>
              <w:lang w:val="en-CA"/>
            </w:rPr>
            <w:delText>vs</w:delText>
          </w:r>
        </w:del>
      </w:moveTo>
      <w:ins w:id="278" w:author="Isabelle Cote" w:date="2024-09-03T12:09:00Z" w16du:dateUtc="2024-09-03T19:09:00Z">
        <w:r w:rsidR="00EC06BA">
          <w:rPr>
            <w:rFonts w:ascii="Times New Roman" w:hAnsi="Times New Roman" w:cs="Times New Roman"/>
            <w:lang w:val="en-CA"/>
          </w:rPr>
          <w:t>and</w:t>
        </w:r>
      </w:ins>
      <w:moveTo w:id="279" w:author="Isabelle Cote" w:date="2024-09-03T12:06:00Z" w16du:dateUtc="2024-09-03T19:06:00Z">
        <w:r>
          <w:rPr>
            <w:rFonts w:ascii="Times New Roman" w:hAnsi="Times New Roman" w:cs="Times New Roman"/>
            <w:lang w:val="en-CA"/>
          </w:rPr>
          <w:t xml:space="preserve"> outside bull kelp forests </w:t>
        </w:r>
        <w:del w:id="280" w:author="Isabelle Cote" w:date="2024-09-03T12:09:00Z" w16du:dateUtc="2024-09-03T19:09:00Z">
          <w:r w:rsidDel="00EC06BA">
            <w:rPr>
              <w:rFonts w:ascii="Times New Roman" w:hAnsi="Times New Roman" w:cs="Times New Roman"/>
              <w:lang w:val="en-CA"/>
            </w:rPr>
            <w:delText>compared to the differences found inside vs outside</w:delText>
          </w:r>
        </w:del>
      </w:moveTo>
      <w:ins w:id="281" w:author="Isabelle Cote" w:date="2024-09-03T12:09:00Z" w16du:dateUtc="2024-09-03T19:09:00Z">
        <w:r w:rsidR="00EC06BA">
          <w:rPr>
            <w:rFonts w:ascii="Times New Roman" w:hAnsi="Times New Roman" w:cs="Times New Roman"/>
            <w:lang w:val="en-CA"/>
          </w:rPr>
          <w:t>than</w:t>
        </w:r>
      </w:ins>
      <w:moveTo w:id="282" w:author="Isabelle Cote" w:date="2024-09-03T12:06:00Z" w16du:dateUtc="2024-09-03T19:06:00Z">
        <w:r>
          <w:rPr>
            <w:rFonts w:ascii="Times New Roman" w:hAnsi="Times New Roman" w:cs="Times New Roman"/>
            <w:lang w:val="en-CA"/>
          </w:rPr>
          <w:t xml:space="preserve"> giant kelp forests </w:t>
        </w:r>
        <w:commentRangeStart w:id="283"/>
        <w:r>
          <w:rPr>
            <w:rFonts w:ascii="Times New Roman" w:hAnsi="Times New Roman" w:cs="Times New Roman"/>
            <w:lang w:val="en-CA"/>
          </w:rPr>
          <w:t xml:space="preserve">by Traiger et al (2021). </w:t>
        </w:r>
      </w:moveTo>
      <w:commentRangeEnd w:id="283"/>
      <w:r w:rsidR="00EC06BA">
        <w:rPr>
          <w:rStyle w:val="CommentReference"/>
        </w:rPr>
        <w:commentReference w:id="283"/>
      </w:r>
      <w:moveTo w:id="284" w:author="Isabelle Cote" w:date="2024-09-03T12:06:00Z" w16du:dateUtc="2024-09-03T19:06:00Z">
        <w:del w:id="285" w:author="Isabelle Cote" w:date="2024-09-03T12:10:00Z" w16du:dateUtc="2024-09-03T19:10:00Z">
          <w:r w:rsidDel="00EC06BA">
            <w:rPr>
              <w:rFonts w:ascii="Times New Roman" w:hAnsi="Times New Roman" w:cs="Times New Roman"/>
              <w:lang w:val="en-CA"/>
            </w:rPr>
            <w:delText>We found</w:delText>
          </w:r>
        </w:del>
      </w:moveTo>
      <w:ins w:id="286" w:author="Isabelle Cote" w:date="2024-09-03T12:10:00Z" w16du:dateUtc="2024-09-03T19:10:00Z">
        <w:r w:rsidR="00EC06BA">
          <w:rPr>
            <w:rFonts w:ascii="Times New Roman" w:hAnsi="Times New Roman" w:cs="Times New Roman"/>
            <w:lang w:val="en-CA"/>
          </w:rPr>
          <w:t>The surprising</w:t>
        </w:r>
      </w:ins>
      <w:moveTo w:id="287" w:author="Isabelle Cote" w:date="2024-09-03T12:06:00Z" w16du:dateUtc="2024-09-03T19:06:00Z">
        <w:del w:id="288" w:author="Isabelle Cote" w:date="2024-09-03T12:10:00Z" w16du:dateUtc="2024-09-03T19:10:00Z">
          <w:r w:rsidDel="00EC06BA">
            <w:rPr>
              <w:rFonts w:ascii="Times New Roman" w:hAnsi="Times New Roman" w:cs="Times New Roman"/>
              <w:lang w:val="en-CA"/>
            </w:rPr>
            <w:delText xml:space="preserve"> a </w:delText>
          </w:r>
        </w:del>
      </w:moveTo>
      <w:ins w:id="289" w:author="Isabelle Cote" w:date="2024-09-03T12:10:00Z" w16du:dateUtc="2024-09-03T19:10:00Z">
        <w:r w:rsidR="00EC06BA">
          <w:rPr>
            <w:rFonts w:ascii="Times New Roman" w:hAnsi="Times New Roman" w:cs="Times New Roman"/>
            <w:lang w:val="en-CA"/>
          </w:rPr>
          <w:t xml:space="preserve"> </w:t>
        </w:r>
      </w:ins>
      <w:moveTo w:id="290" w:author="Isabelle Cote" w:date="2024-09-03T12:06:00Z" w16du:dateUtc="2024-09-03T19:06:00Z">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 xml:space="preserve"> NH₄⁺ at our no</w:t>
        </w:r>
      </w:moveTo>
      <w:ins w:id="291" w:author="Isabelle Cote" w:date="2024-09-03T12:10:00Z" w16du:dateUtc="2024-09-03T19:10:00Z">
        <w:r w:rsidR="00EC06BA">
          <w:rPr>
            <w:rFonts w:ascii="Times New Roman" w:hAnsi="Times New Roman" w:cs="Times New Roman"/>
            <w:lang w:val="en-CA"/>
          </w:rPr>
          <w:t>-</w:t>
        </w:r>
      </w:ins>
      <w:moveTo w:id="292" w:author="Isabelle Cote" w:date="2024-09-03T12:06:00Z" w16du:dateUtc="2024-09-03T19:06:00Z">
        <w:del w:id="293" w:author="Isabelle Cote" w:date="2024-09-03T12:10:00Z" w16du:dateUtc="2024-09-03T19:10:00Z">
          <w:r w:rsidDel="00EC06BA">
            <w:rPr>
              <w:rFonts w:ascii="Times New Roman" w:hAnsi="Times New Roman" w:cs="Times New Roman"/>
              <w:lang w:val="en-CA"/>
            </w:rPr>
            <w:delText xml:space="preserve"> </w:delText>
          </w:r>
        </w:del>
        <w:r>
          <w:rPr>
            <w:rFonts w:ascii="Times New Roman" w:hAnsi="Times New Roman" w:cs="Times New Roman"/>
            <w:lang w:val="en-CA"/>
          </w:rPr>
          <w:t>kelp control sites</w:t>
        </w:r>
        <w:del w:id="294" w:author="Isabelle Cote" w:date="2024-09-03T12:10:00Z" w16du:dateUtc="2024-09-03T19:10:00Z">
          <w:r w:rsidDel="00EC06BA">
            <w:rPr>
              <w:rFonts w:ascii="Times New Roman" w:hAnsi="Times New Roman" w:cs="Times New Roman"/>
              <w:lang w:val="en-CA"/>
            </w:rPr>
            <w:delText>, which</w:delText>
          </w:r>
        </w:del>
        <w:r>
          <w:rPr>
            <w:rFonts w:ascii="Times New Roman" w:hAnsi="Times New Roman" w:cs="Times New Roman"/>
            <w:lang w:val="en-CA"/>
          </w:rPr>
          <w:t xml:space="preserve"> may be </w:t>
        </w:r>
        <w:del w:id="295" w:author="Isabelle Cote" w:date="2024-09-03T12:12:00Z" w16du:dateUtc="2024-09-03T19:12:00Z">
          <w:r w:rsidDel="00EC06BA">
            <w:rPr>
              <w:rFonts w:ascii="Times New Roman" w:hAnsi="Times New Roman" w:cs="Times New Roman"/>
              <w:lang w:val="en-CA"/>
            </w:rPr>
            <w:delText>a</w:delText>
          </w:r>
        </w:del>
      </w:moveTo>
      <w:ins w:id="296" w:author="Isabelle Cote" w:date="2024-09-03T12:12:00Z" w16du:dateUtc="2024-09-03T19:12:00Z">
        <w:r w:rsidR="00EC06BA">
          <w:rPr>
            <w:rFonts w:ascii="Times New Roman" w:hAnsi="Times New Roman" w:cs="Times New Roman"/>
            <w:lang w:val="en-CA"/>
          </w:rPr>
          <w:t>the</w:t>
        </w:r>
      </w:ins>
      <w:moveTo w:id="297" w:author="Isabelle Cote" w:date="2024-09-03T12:06:00Z" w16du:dateUtc="2024-09-03T19:06:00Z">
        <w:r>
          <w:rPr>
            <w:rFonts w:ascii="Times New Roman" w:hAnsi="Times New Roman" w:cs="Times New Roman"/>
            <w:lang w:val="en-CA"/>
          </w:rPr>
          <w:t xml:space="preserve"> result of </w:t>
        </w:r>
      </w:moveTo>
      <w:ins w:id="298" w:author="Isabelle Cote" w:date="2024-09-03T12:12:00Z" w16du:dateUtc="2024-09-03T19:12:00Z">
        <w:r w:rsidR="00EC06BA">
          <w:rPr>
            <w:rFonts w:ascii="Times New Roman" w:hAnsi="Times New Roman" w:cs="Times New Roman"/>
            <w:lang w:val="en-CA"/>
          </w:rPr>
          <w:t>“outside”</w:t>
        </w:r>
      </w:ins>
      <w:ins w:id="299" w:author="Isabelle Cote" w:date="2024-09-03T12:11:00Z" w16du:dateUtc="2024-09-03T19:11:00Z">
        <w:r w:rsidR="00EC06BA">
          <w:rPr>
            <w:rFonts w:ascii="Times New Roman" w:hAnsi="Times New Roman" w:cs="Times New Roman"/>
            <w:lang w:val="en-CA"/>
          </w:rPr>
          <w:t xml:space="preserve"> </w:t>
        </w:r>
      </w:ins>
      <w:ins w:id="300" w:author="Isabelle Cote" w:date="2024-09-03T12:12:00Z" w16du:dateUtc="2024-09-03T19:12:00Z">
        <w:r w:rsidR="00EC06BA">
          <w:rPr>
            <w:rFonts w:ascii="Times New Roman" w:hAnsi="Times New Roman" w:cs="Times New Roman"/>
            <w:lang w:val="en-CA"/>
          </w:rPr>
          <w:t xml:space="preserve">samples at control </w:t>
        </w:r>
      </w:ins>
      <w:ins w:id="301" w:author="Isabelle Cote" w:date="2024-09-03T12:13:00Z" w16du:dateUtc="2024-09-03T19:13:00Z">
        <w:r w:rsidR="00EC06BA">
          <w:rPr>
            <w:rFonts w:ascii="Times New Roman" w:hAnsi="Times New Roman" w:cs="Times New Roman"/>
            <w:lang w:val="en-CA"/>
          </w:rPr>
          <w:t>sites</w:t>
        </w:r>
      </w:ins>
      <w:ins w:id="302" w:author="Isabelle Cote" w:date="2024-09-03T12:11:00Z" w16du:dateUtc="2024-09-03T19:11:00Z">
        <w:r w:rsidR="00EC06BA">
          <w:rPr>
            <w:rFonts w:ascii="Times New Roman" w:hAnsi="Times New Roman" w:cs="Times New Roman"/>
            <w:lang w:val="en-CA"/>
          </w:rPr>
          <w:t xml:space="preserve"> </w:t>
        </w:r>
      </w:ins>
      <w:ins w:id="303" w:author="Isabelle Cote" w:date="2024-09-03T12:12:00Z" w16du:dateUtc="2024-09-03T19:12:00Z">
        <w:r w:rsidR="00EC06BA">
          <w:rPr>
            <w:rFonts w:ascii="Times New Roman" w:hAnsi="Times New Roman" w:cs="Times New Roman"/>
            <w:lang w:val="en-CA"/>
          </w:rPr>
          <w:t>being</w:t>
        </w:r>
      </w:ins>
      <w:ins w:id="304" w:author="Isabelle Cote" w:date="2024-09-03T12:11:00Z" w16du:dateUtc="2024-09-03T19:11:00Z">
        <w:r w:rsidR="00EC06BA">
          <w:rPr>
            <w:rFonts w:ascii="Times New Roman" w:hAnsi="Times New Roman" w:cs="Times New Roman"/>
            <w:lang w:val="en-CA"/>
          </w:rPr>
          <w:t xml:space="preserve"> deeper than the “inside” samples</w:t>
        </w:r>
      </w:ins>
      <w:ins w:id="305" w:author="Isabelle Cote" w:date="2024-09-03T12:19:00Z" w16du:dateUtc="2024-09-03T19:19:00Z">
        <w:r w:rsidR="00CC12B0">
          <w:rPr>
            <w:rFonts w:ascii="Times New Roman" w:hAnsi="Times New Roman" w:cs="Times New Roman"/>
            <w:lang w:val="en-CA"/>
          </w:rPr>
          <w:t>,</w:t>
        </w:r>
      </w:ins>
      <w:ins w:id="306" w:author="Isabelle Cote" w:date="2024-09-03T12:13:00Z" w16du:dateUtc="2024-09-03T19:13:00Z">
        <w:r w:rsidR="00EC06BA">
          <w:rPr>
            <w:rFonts w:ascii="Times New Roman" w:hAnsi="Times New Roman" w:cs="Times New Roman"/>
            <w:lang w:val="en-CA"/>
          </w:rPr>
          <w:t xml:space="preserve"> which was done to mimic</w:t>
        </w:r>
      </w:ins>
      <w:ins w:id="307" w:author="Isabelle Cote" w:date="2024-09-03T12:15:00Z" w16du:dateUtc="2024-09-03T19:15:00Z">
        <w:r w:rsidR="00EC06BA">
          <w:rPr>
            <w:rFonts w:ascii="Times New Roman" w:hAnsi="Times New Roman" w:cs="Times New Roman"/>
            <w:lang w:val="en-CA"/>
          </w:rPr>
          <w:t xml:space="preserve"> </w:t>
        </w:r>
      </w:ins>
      <w:ins w:id="308" w:author="Isabelle Cote" w:date="2024-09-03T12:21:00Z" w16du:dateUtc="2024-09-03T19:21:00Z">
        <w:r w:rsidR="00CC12B0">
          <w:rPr>
            <w:rFonts w:ascii="Times New Roman" w:hAnsi="Times New Roman" w:cs="Times New Roman"/>
            <w:lang w:val="en-CA"/>
          </w:rPr>
          <w:t>our</w:t>
        </w:r>
      </w:ins>
      <w:ins w:id="309" w:author="Isabelle Cote" w:date="2024-09-03T12:15:00Z" w16du:dateUtc="2024-09-03T19:15:00Z">
        <w:r w:rsidR="00EC06BA">
          <w:rPr>
            <w:rFonts w:ascii="Times New Roman" w:hAnsi="Times New Roman" w:cs="Times New Roman"/>
            <w:lang w:val="en-CA"/>
          </w:rPr>
          <w:t xml:space="preserve"> sampling in kelp forests</w:t>
        </w:r>
      </w:ins>
      <w:moveTo w:id="310" w:author="Isabelle Cote" w:date="2024-09-03T12:06:00Z" w16du:dateUtc="2024-09-03T19:06:00Z">
        <w:del w:id="311" w:author="Isabelle Cote" w:date="2024-09-03T12:11:00Z" w16du:dateUtc="2024-09-03T19:11:00Z">
          <w:r w:rsidDel="00EC06BA">
            <w:rPr>
              <w:rFonts w:ascii="Times New Roman" w:hAnsi="Times New Roman" w:cs="Times New Roman"/>
              <w:lang w:val="en-CA"/>
            </w:rPr>
            <w:delText>the slope of the substrate</w:delText>
          </w:r>
        </w:del>
        <w:r>
          <w:rPr>
            <w:rFonts w:ascii="Times New Roman" w:hAnsi="Times New Roman" w:cs="Times New Roman"/>
            <w:lang w:val="en-CA"/>
          </w:rPr>
          <w:t xml:space="preserve">. </w:t>
        </w:r>
      </w:moveTo>
      <w:ins w:id="312" w:author="Isabelle Cote" w:date="2024-09-03T12:24:00Z" w16du:dateUtc="2024-09-03T19:24:00Z">
        <w:r w:rsidR="00CC12B0">
          <w:rPr>
            <w:rFonts w:ascii="Times New Roman" w:hAnsi="Times New Roman" w:cs="Times New Roman"/>
            <w:lang w:val="en-CA"/>
          </w:rPr>
          <w:t>The fact</w:t>
        </w:r>
      </w:ins>
      <w:ins w:id="313" w:author="Isabelle Cote" w:date="2024-09-03T12:16:00Z" w16du:dateUtc="2024-09-03T19:16:00Z">
        <w:r w:rsidR="00EC06BA">
          <w:rPr>
            <w:rFonts w:ascii="Times New Roman" w:hAnsi="Times New Roman" w:cs="Times New Roman"/>
            <w:lang w:val="en-CA"/>
          </w:rPr>
          <w:t xml:space="preserve"> that </w:t>
        </w:r>
      </w:ins>
      <w:moveTo w:id="314" w:author="Isabelle Cote" w:date="2024-09-03T12:06:00Z" w16du:dateUtc="2024-09-03T19:06:00Z">
        <w:r>
          <w:rPr>
            <w:rFonts w:ascii="Times New Roman" w:hAnsi="Times New Roman" w:cs="Times New Roman"/>
            <w:lang w:val="en-CA"/>
          </w:rPr>
          <w:t xml:space="preserve">NH₄⁺ </w:t>
        </w:r>
        <w:r w:rsidRPr="00CC12B0">
          <w:rPr>
            <w:rFonts w:ascii="Times New Roman" w:hAnsi="Times New Roman" w:cs="Times New Roman"/>
            <w:i/>
            <w:iCs/>
            <w:lang w:val="en-CA"/>
            <w:rPrChange w:id="315" w:author="Isabelle Cote" w:date="2024-09-03T12:22:00Z" w16du:dateUtc="2024-09-03T19:22:00Z">
              <w:rPr>
                <w:rFonts w:ascii="Times New Roman" w:hAnsi="Times New Roman" w:cs="Times New Roman"/>
                <w:lang w:val="en-CA"/>
              </w:rPr>
            </w:rPrChange>
          </w:rPr>
          <w:t>increases</w:t>
        </w:r>
        <w:r>
          <w:rPr>
            <w:rFonts w:ascii="Times New Roman" w:hAnsi="Times New Roman" w:cs="Times New Roman"/>
            <w:lang w:val="en-CA"/>
          </w:rPr>
          <w:t xml:space="preserve"> with depth</w:t>
        </w:r>
        <w:del w:id="316" w:author="Isabelle Cote" w:date="2024-09-03T12:16:00Z" w16du:dateUtc="2024-09-03T19:16:00Z">
          <w:r w:rsidDel="00EC06BA">
            <w:rPr>
              <w:rFonts w:ascii="Times New Roman" w:hAnsi="Times New Roman" w:cs="Times New Roman"/>
              <w:lang w:val="en-CA"/>
            </w:rPr>
            <w:delText>,</w:delText>
          </w:r>
        </w:del>
        <w:r>
          <w:rPr>
            <w:rFonts w:ascii="Times New Roman" w:hAnsi="Times New Roman" w:cs="Times New Roman"/>
            <w:lang w:val="en-CA"/>
          </w:rPr>
          <w:t xml:space="preserve"> (CITE), a trend that our </w:t>
        </w:r>
      </w:moveTo>
      <w:ins w:id="317" w:author="Isabelle Cote" w:date="2024-09-03T12:20:00Z" w16du:dateUtc="2024-09-03T19:20:00Z">
        <w:r w:rsidR="00CC12B0">
          <w:rPr>
            <w:rFonts w:ascii="Times New Roman" w:hAnsi="Times New Roman" w:cs="Times New Roman"/>
            <w:lang w:val="en-CA"/>
          </w:rPr>
          <w:t xml:space="preserve">no-kelp sites </w:t>
        </w:r>
      </w:ins>
      <w:ins w:id="318" w:author="Isabelle Cote" w:date="2024-09-03T12:22:00Z" w16du:dateUtc="2024-09-03T19:22:00Z">
        <w:r w:rsidR="00CC12B0">
          <w:rPr>
            <w:rFonts w:ascii="Times New Roman" w:hAnsi="Times New Roman" w:cs="Times New Roman"/>
            <w:lang w:val="en-CA"/>
          </w:rPr>
          <w:t xml:space="preserve">seem to </w:t>
        </w:r>
      </w:ins>
      <w:moveTo w:id="319" w:author="Isabelle Cote" w:date="2024-09-03T12:06:00Z" w16du:dateUtc="2024-09-03T19:06:00Z">
        <w:del w:id="320" w:author="Isabelle Cote" w:date="2024-09-03T12:20:00Z" w16du:dateUtc="2024-09-03T19:20:00Z">
          <w:r w:rsidDel="00CC12B0">
            <w:rPr>
              <w:rFonts w:ascii="Times New Roman" w:hAnsi="Times New Roman" w:cs="Times New Roman"/>
              <w:lang w:val="en-CA"/>
            </w:rPr>
            <w:delText>data show weekly, so samples collected “outside” the</w:delText>
          </w:r>
        </w:del>
        <w:del w:id="321" w:author="Isabelle Cote" w:date="2024-09-03T12:11:00Z" w16du:dateUtc="2024-09-03T19:11:00Z">
          <w:r w:rsidDel="00EC06BA">
            <w:rPr>
              <w:rFonts w:ascii="Times New Roman" w:hAnsi="Times New Roman" w:cs="Times New Roman"/>
              <w:lang w:val="en-CA"/>
            </w:rPr>
            <w:delText xml:space="preserve"> control sites may have been deeper than the “inside” samples</w:delText>
          </w:r>
        </w:del>
        <w:del w:id="322" w:author="Isabelle Cote" w:date="2024-09-03T12:20:00Z" w16du:dateUtc="2024-09-03T19:20:00Z">
          <w:r w:rsidDel="00CC12B0">
            <w:rPr>
              <w:rFonts w:ascii="Times New Roman" w:hAnsi="Times New Roman" w:cs="Times New Roman"/>
              <w:lang w:val="en-CA"/>
            </w:rPr>
            <w:delText xml:space="preserve">. We cannot say for certain what caused this result, but </w:delText>
          </w:r>
        </w:del>
      </w:moveTo>
      <w:ins w:id="323" w:author="Isabelle Cote" w:date="2024-09-03T12:20:00Z" w16du:dateUtc="2024-09-03T19:20:00Z">
        <w:r w:rsidR="00CC12B0">
          <w:rPr>
            <w:rFonts w:ascii="Times New Roman" w:hAnsi="Times New Roman" w:cs="Times New Roman"/>
            <w:lang w:val="en-CA"/>
          </w:rPr>
          <w:t xml:space="preserve">confirm, </w:t>
        </w:r>
      </w:ins>
      <w:ins w:id="324" w:author="Isabelle Cote" w:date="2024-09-03T12:24:00Z" w16du:dateUtc="2024-09-03T19:24:00Z">
        <w:r w:rsidR="00CC12B0">
          <w:rPr>
            <w:rFonts w:ascii="Times New Roman" w:hAnsi="Times New Roman" w:cs="Times New Roman"/>
            <w:lang w:val="en-CA"/>
          </w:rPr>
          <w:t xml:space="preserve">strengthens </w:t>
        </w:r>
      </w:ins>
      <w:ins w:id="325" w:author="Isabelle Cote" w:date="2024-09-03T12:23:00Z" w16du:dateUtc="2024-09-03T19:23:00Z">
        <w:r w:rsidR="00CC12B0">
          <w:rPr>
            <w:rFonts w:ascii="Times New Roman" w:hAnsi="Times New Roman" w:cs="Times New Roman"/>
            <w:lang w:val="en-CA"/>
          </w:rPr>
          <w:t xml:space="preserve">our </w:t>
        </w:r>
        <w:r w:rsidR="00CC12B0">
          <w:rPr>
            <w:rFonts w:ascii="Times New Roman" w:hAnsi="Times New Roman" w:cs="Times New Roman"/>
            <w:lang w:val="en-CA"/>
          </w:rPr>
          <w:lastRenderedPageBreak/>
          <w:t xml:space="preserve">finding of higher ammonium concentrations </w:t>
        </w:r>
      </w:ins>
      <w:ins w:id="326" w:author="Isabelle Cote" w:date="2024-09-03T12:24:00Z" w16du:dateUtc="2024-09-03T19:24:00Z">
        <w:r w:rsidR="00CC12B0">
          <w:rPr>
            <w:rFonts w:ascii="Times New Roman" w:hAnsi="Times New Roman" w:cs="Times New Roman"/>
            <w:lang w:val="en-CA"/>
          </w:rPr>
          <w:t>within kelp forests than at their slightly deeper edges</w:t>
        </w:r>
      </w:ins>
      <w:moveTo w:id="327" w:author="Isabelle Cote" w:date="2024-09-03T12:06:00Z" w16du:dateUtc="2024-09-03T19:06:00Z">
        <w:del w:id="328" w:author="Isabelle Cote" w:date="2024-09-03T12:24:00Z" w16du:dateUtc="2024-09-03T19:24:00Z">
          <w:r w:rsidDel="00CC12B0">
            <w:rPr>
              <w:rFonts w:ascii="Times New Roman" w:hAnsi="Times New Roman" w:cs="Times New Roman"/>
              <w:lang w:val="en-CA"/>
            </w:rPr>
            <w:delText xml:space="preserve">we take comfort in the fact that the trend we observed at control sites is opposite to the trend we found in kelp </w:delText>
          </w:r>
          <w:commentRangeStart w:id="329"/>
          <w:r w:rsidDel="00CC12B0">
            <w:rPr>
              <w:rFonts w:ascii="Times New Roman" w:hAnsi="Times New Roman" w:cs="Times New Roman"/>
              <w:lang w:val="en-CA"/>
            </w:rPr>
            <w:delText>forests</w:delText>
          </w:r>
          <w:commentRangeEnd w:id="329"/>
          <w:r w:rsidDel="00CC12B0">
            <w:rPr>
              <w:rStyle w:val="CommentReference"/>
            </w:rPr>
            <w:commentReference w:id="329"/>
          </w:r>
          <w:r w:rsidDel="00CC12B0">
            <w:rPr>
              <w:rFonts w:ascii="Times New Roman" w:hAnsi="Times New Roman" w:cs="Times New Roman"/>
              <w:lang w:val="en-CA"/>
            </w:rPr>
            <w:delText xml:space="preserve">. </w:delText>
          </w:r>
        </w:del>
      </w:moveTo>
      <w:ins w:id="330" w:author="Isabelle Cote" w:date="2024-09-03T12:24:00Z" w16du:dateUtc="2024-09-03T19:24:00Z">
        <w:r w:rsidR="00CC12B0">
          <w:rPr>
            <w:rFonts w:ascii="Times New Roman" w:hAnsi="Times New Roman" w:cs="Times New Roman"/>
            <w:lang w:val="en-CA"/>
          </w:rPr>
          <w:t>.</w:t>
        </w:r>
      </w:ins>
    </w:p>
    <w:moveToRangeEnd w:id="273"/>
    <w:p w14:paraId="65174C8A" w14:textId="05E12977" w:rsidR="00900C38" w:rsidRDefault="00900C38" w:rsidP="00683C48">
      <w:pPr>
        <w:spacing w:line="480" w:lineRule="auto"/>
        <w:rPr>
          <w:rFonts w:ascii="Times New Roman" w:hAnsi="Times New Roman" w:cs="Times New Roman"/>
          <w:lang w:val="en-CA"/>
        </w:rPr>
      </w:pPr>
    </w:p>
    <w:p w14:paraId="5ADD87CD" w14:textId="5CF83192" w:rsidR="00965054" w:rsidRDefault="0067173A" w:rsidP="004F2705">
      <w:pPr>
        <w:spacing w:line="480" w:lineRule="auto"/>
        <w:ind w:firstLine="720"/>
        <w:rPr>
          <w:rFonts w:ascii="Times New Roman" w:hAnsi="Times New Roman" w:cs="Times New Roman"/>
          <w:lang w:val="en-CA"/>
        </w:rPr>
      </w:pPr>
      <w:ins w:id="331" w:author="Isabelle Cote" w:date="2024-09-03T12:39:00Z" w16du:dateUtc="2024-09-03T19:39:00Z">
        <w:r>
          <w:rPr>
            <w:rFonts w:ascii="Times New Roman" w:hAnsi="Times New Roman" w:cs="Times New Roman"/>
          </w:rPr>
          <w:t>Despite the fact that k</w:t>
        </w:r>
      </w:ins>
      <w:ins w:id="332" w:author="Isabelle Cote" w:date="2024-09-03T12:29:00Z">
        <w:r w:rsidR="003E52B7" w:rsidRPr="003E52B7">
          <w:rPr>
            <w:rFonts w:ascii="Times New Roman" w:hAnsi="Times New Roman" w:cs="Times New Roman"/>
          </w:rPr>
          <w:t xml:space="preserve">elp forests attract dense aggregations of fishes and invertebrates, the positive </w:t>
        </w:r>
      </w:ins>
      <w:ins w:id="333" w:author="Isabelle Cote" w:date="2024-09-03T12:39:00Z" w16du:dateUtc="2024-09-03T19:39:00Z">
        <w:r>
          <w:rPr>
            <w:rFonts w:ascii="Times New Roman" w:hAnsi="Times New Roman" w:cs="Times New Roman"/>
          </w:rPr>
          <w:t>effect o</w:t>
        </w:r>
      </w:ins>
      <w:ins w:id="334" w:author="Isabelle Cote" w:date="2024-09-03T12:40:00Z" w16du:dateUtc="2024-09-03T19:40:00Z">
        <w:r>
          <w:rPr>
            <w:rFonts w:ascii="Times New Roman" w:hAnsi="Times New Roman" w:cs="Times New Roman"/>
          </w:rPr>
          <w:t>f</w:t>
        </w:r>
      </w:ins>
      <w:ins w:id="335" w:author="Isabelle Cote" w:date="2024-09-03T12:29:00Z">
        <w:r w:rsidR="003E52B7" w:rsidRPr="003E52B7">
          <w:rPr>
            <w:rFonts w:ascii="Times New Roman" w:hAnsi="Times New Roman" w:cs="Times New Roman"/>
          </w:rPr>
          <w:t xml:space="preserve"> animal biomass </w:t>
        </w:r>
      </w:ins>
      <w:ins w:id="336" w:author="Isabelle Cote" w:date="2024-09-03T12:40:00Z" w16du:dateUtc="2024-09-03T19:40:00Z">
        <w:r>
          <w:rPr>
            <w:rFonts w:ascii="Times New Roman" w:hAnsi="Times New Roman" w:cs="Times New Roman"/>
          </w:rPr>
          <w:t>on</w:t>
        </w:r>
      </w:ins>
      <w:ins w:id="337" w:author="Isabelle Cote" w:date="2024-09-03T12:29:00Z">
        <w:r w:rsidR="003E52B7" w:rsidRPr="003E52B7">
          <w:rPr>
            <w:rFonts w:ascii="Times New Roman" w:hAnsi="Times New Roman" w:cs="Times New Roman"/>
          </w:rPr>
          <w:t xml:space="preserve"> </w:t>
        </w:r>
      </w:ins>
      <w:ins w:id="338" w:author="Isabelle Cote" w:date="2024-09-03T12:30:00Z" w16du:dateUtc="2024-09-03T19:30:00Z">
        <w:r w:rsidR="003E52B7" w:rsidRPr="005F1E8D">
          <w:rPr>
            <w:rFonts w:ascii="Times New Roman" w:hAnsi="Times New Roman" w:cs="Times New Roman"/>
            <w:lang w:val="en-CA"/>
          </w:rPr>
          <w:t>∆</w:t>
        </w:r>
      </w:ins>
      <w:ins w:id="339" w:author="Isabelle Cote" w:date="2024-09-03T12:29:00Z">
        <w:r w:rsidR="003E52B7" w:rsidRPr="003E52B7">
          <w:rPr>
            <w:rFonts w:ascii="Times New Roman" w:hAnsi="Times New Roman" w:cs="Times New Roman"/>
          </w:rPr>
          <w:t>NH₄⁺ was weak and mediated by water flow and kelp biomass.</w:t>
        </w:r>
      </w:ins>
      <w:ins w:id="340" w:author="Isabelle Cote" w:date="2024-09-03T12:26:00Z" w16du:dateUtc="2024-09-03T19:26:00Z">
        <w:r w:rsidR="00CC12B0">
          <w:rPr>
            <w:rFonts w:ascii="Times New Roman" w:hAnsi="Times New Roman" w:cs="Times New Roman"/>
            <w:lang w:val="en-CA"/>
          </w:rPr>
          <w:t xml:space="preserve"> </w:t>
        </w:r>
      </w:ins>
      <w:commentRangeStart w:id="341"/>
      <w:commentRangeStart w:id="342"/>
      <w:r w:rsidR="00965054">
        <w:rPr>
          <w:rFonts w:ascii="Times New Roman" w:hAnsi="Times New Roman" w:cs="Times New Roman"/>
          <w:lang w:val="en-CA"/>
        </w:rPr>
        <w:t>N</w:t>
      </w:r>
      <w:ins w:id="343" w:author="Isabelle Cote" w:date="2024-09-03T12:32:00Z" w16du:dateUtc="2024-09-03T19:32:00Z">
        <w:r w:rsidR="00B7637C">
          <w:rPr>
            <w:rFonts w:ascii="Times New Roman" w:hAnsi="Times New Roman" w:cs="Times New Roman"/>
            <w:lang w:val="en-CA"/>
          </w:rPr>
          <w:t xml:space="preserve"> T</w:t>
        </w:r>
      </w:ins>
      <w:del w:id="344" w:author="Isabelle Cote" w:date="2024-09-03T12:32:00Z" w16du:dateUtc="2024-09-03T19:32:00Z">
        <w:r w:rsidR="00965054" w:rsidDel="00B7637C">
          <w:rPr>
            <w:rFonts w:ascii="Times New Roman" w:hAnsi="Times New Roman" w:cs="Times New Roman"/>
            <w:lang w:val="en-CA"/>
          </w:rPr>
          <w:delText>itrate</w:delText>
        </w:r>
        <w:commentRangeEnd w:id="341"/>
        <w:r w:rsidR="00360246" w:rsidDel="00B7637C">
          <w:rPr>
            <w:rStyle w:val="CommentReference"/>
          </w:rPr>
          <w:commentReference w:id="341"/>
        </w:r>
        <w:commentRangeEnd w:id="342"/>
        <w:r w:rsidR="003E52B7" w:rsidDel="00B7637C">
          <w:rPr>
            <w:rStyle w:val="CommentReference"/>
          </w:rPr>
          <w:commentReference w:id="342"/>
        </w:r>
        <w:r w:rsidR="00965054" w:rsidDel="00B7637C">
          <w:rPr>
            <w:rFonts w:ascii="Times New Roman" w:hAnsi="Times New Roman" w:cs="Times New Roman"/>
            <w:lang w:val="en-CA"/>
          </w:rPr>
          <w:delText>, which is supplied externally via upwelling or run-off, become</w:delText>
        </w:r>
        <w:r w:rsidR="00246B2A" w:rsidDel="00B7637C">
          <w:rPr>
            <w:rFonts w:ascii="Times New Roman" w:hAnsi="Times New Roman" w:cs="Times New Roman"/>
            <w:lang w:val="en-CA"/>
          </w:rPr>
          <w:delText>s</w:delText>
        </w:r>
        <w:r w:rsidR="00965054" w:rsidDel="00B7637C">
          <w:rPr>
            <w:rFonts w:ascii="Times New Roman" w:hAnsi="Times New Roman" w:cs="Times New Roman"/>
            <w:lang w:val="en-CA"/>
          </w:rPr>
          <w:delText xml:space="preserve"> depleted or unchanged as it flows through kelp forests </w:delText>
        </w:r>
        <w:r w:rsidR="00965054" w:rsidDel="00B7637C">
          <w:rPr>
            <w:rFonts w:ascii="Times New Roman" w:hAnsi="Times New Roman" w:cs="Times New Roman"/>
            <w:lang w:val="en-CA"/>
          </w:rPr>
          <w:fldChar w:fldCharType="begin"/>
        </w:r>
        <w:r w:rsidR="00965054" w:rsidDel="00B7637C">
          <w:rPr>
            <w:rFonts w:ascii="Times New Roman" w:hAnsi="Times New Roman" w:cs="Times New Roman"/>
            <w:lang w:val="en-CA"/>
          </w:rPr>
          <w:delInstrText xml:space="preserve"> ADDIN ZOTERO_ITEM CSL_CITATION {"citationID":"z1LWOBvd","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delInstrText>
        </w:r>
        <w:r w:rsidR="00965054" w:rsidDel="00B7637C">
          <w:rPr>
            <w:rFonts w:ascii="Times New Roman" w:hAnsi="Times New Roman" w:cs="Times New Roman"/>
            <w:lang w:val="en-CA"/>
          </w:rPr>
          <w:fldChar w:fldCharType="separate"/>
        </w:r>
        <w:r w:rsidR="00965054" w:rsidDel="00B7637C">
          <w:rPr>
            <w:rFonts w:ascii="Times New Roman" w:hAnsi="Times New Roman" w:cs="Times New Roman"/>
            <w:noProof/>
            <w:lang w:val="en-CA"/>
          </w:rPr>
          <w:delText>(Pfister et al., 2019; Stewart et al., 2009)</w:delText>
        </w:r>
        <w:r w:rsidR="00965054" w:rsidDel="00B7637C">
          <w:rPr>
            <w:rFonts w:ascii="Times New Roman" w:hAnsi="Times New Roman" w:cs="Times New Roman"/>
            <w:lang w:val="en-CA"/>
          </w:rPr>
          <w:fldChar w:fldCharType="end"/>
        </w:r>
        <w:r w:rsidR="00965054" w:rsidDel="00B7637C">
          <w:rPr>
            <w:rFonts w:ascii="Times New Roman" w:hAnsi="Times New Roman" w:cs="Times New Roman"/>
            <w:lang w:val="en-CA"/>
          </w:rPr>
          <w:delText xml:space="preserve">, opposed to NH₄⁺ which is regenerated by animals within and around the forest, and seemingly retained there. </w:delText>
        </w:r>
        <w:r w:rsidR="00360246" w:rsidDel="00B7637C">
          <w:rPr>
            <w:rFonts w:ascii="Times New Roman" w:hAnsi="Times New Roman" w:cs="Times New Roman"/>
            <w:lang w:val="en-CA"/>
          </w:rPr>
          <w:delText xml:space="preserve">Although the </w:delText>
        </w:r>
        <w:r w:rsidR="00806D42" w:rsidDel="00B7637C">
          <w:rPr>
            <w:rFonts w:ascii="Times New Roman" w:hAnsi="Times New Roman" w:cs="Times New Roman"/>
            <w:lang w:val="en-CA"/>
          </w:rPr>
          <w:delText xml:space="preserve">positive relationship between animal biomass and </w:delText>
        </w:r>
        <w:r w:rsidR="004F2705" w:rsidRPr="005F1E8D" w:rsidDel="00B7637C">
          <w:rPr>
            <w:rFonts w:ascii="Times New Roman" w:hAnsi="Times New Roman" w:cs="Times New Roman"/>
            <w:lang w:val="en-CA"/>
          </w:rPr>
          <w:delText>∆</w:delText>
        </w:r>
        <w:r w:rsidR="004F2705" w:rsidDel="00B7637C">
          <w:rPr>
            <w:rFonts w:ascii="Times New Roman" w:hAnsi="Times New Roman" w:cs="Times New Roman"/>
            <w:lang w:val="en-CA"/>
          </w:rPr>
          <w:delText xml:space="preserve"> </w:delText>
        </w:r>
        <w:r w:rsidR="00806D42" w:rsidDel="00B7637C">
          <w:rPr>
            <w:rFonts w:ascii="Times New Roman" w:hAnsi="Times New Roman" w:cs="Times New Roman"/>
            <w:lang w:val="en-CA"/>
          </w:rPr>
          <w:delText>NH₄⁺ was weak</w:delText>
        </w:r>
        <w:r w:rsidR="00360246" w:rsidDel="00B7637C">
          <w:rPr>
            <w:rFonts w:ascii="Times New Roman" w:hAnsi="Times New Roman" w:cs="Times New Roman"/>
            <w:lang w:val="en-CA"/>
          </w:rPr>
          <w:delText>,</w:delText>
        </w:r>
        <w:r w:rsidR="00806D42" w:rsidDel="00B7637C">
          <w:rPr>
            <w:rFonts w:ascii="Times New Roman" w:hAnsi="Times New Roman" w:cs="Times New Roman"/>
            <w:lang w:val="en-CA"/>
          </w:rPr>
          <w:delText xml:space="preserve"> </w:delText>
        </w:r>
        <w:r w:rsidR="00360246" w:rsidDel="00B7637C">
          <w:rPr>
            <w:rFonts w:ascii="Times New Roman" w:hAnsi="Times New Roman" w:cs="Times New Roman"/>
            <w:lang w:val="en-CA"/>
          </w:rPr>
          <w:delText>t</w:delText>
        </w:r>
      </w:del>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 xml:space="preserve">negative </w:t>
      </w:r>
      <w:commentRangeStart w:id="345"/>
      <w:commentRangeStart w:id="346"/>
      <w:r w:rsidR="00806D42">
        <w:rPr>
          <w:rFonts w:ascii="Times New Roman" w:hAnsi="Times New Roman" w:cs="Times New Roman"/>
          <w:lang w:val="en-CA"/>
        </w:rPr>
        <w:t xml:space="preserve">interactions </w:t>
      </w:r>
      <w:commentRangeEnd w:id="345"/>
      <w:r w:rsidR="00AF52A3">
        <w:rPr>
          <w:rStyle w:val="CommentReference"/>
        </w:rPr>
        <w:commentReference w:id="345"/>
      </w:r>
      <w:commentRangeEnd w:id="346"/>
      <w:r>
        <w:rPr>
          <w:rStyle w:val="CommentReference"/>
        </w:rPr>
        <w:commentReference w:id="346"/>
      </w:r>
      <w:r w:rsidR="00806D42">
        <w:rPr>
          <w:rFonts w:ascii="Times New Roman" w:hAnsi="Times New Roman" w:cs="Times New Roman"/>
          <w:lang w:val="en-CA"/>
        </w:rPr>
        <w:t>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ins w:id="347" w:author="Isabelle Cote" w:date="2024-09-03T14:36:00Z" w16du:dateUtc="2024-09-03T21:36:00Z">
        <w:r w:rsidR="00742266">
          <w:rPr>
            <w:rFonts w:ascii="Times New Roman" w:hAnsi="Times New Roman" w:cs="Times New Roman"/>
            <w:lang w:val="en-CA"/>
          </w:rPr>
          <w:t xml:space="preserve">biomass </w:t>
        </w:r>
      </w:ins>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 xml:space="preserve">NH₄⁺ but at high animal biomass, increasing </w:t>
      </w:r>
      <w:del w:id="348" w:author="Isabelle Cote" w:date="2024-09-03T14:36:00Z" w16du:dateUtc="2024-09-03T21:36:00Z">
        <w:r w:rsidR="006005D7" w:rsidDel="00742266">
          <w:rPr>
            <w:rFonts w:ascii="Times New Roman" w:hAnsi="Times New Roman" w:cs="Times New Roman"/>
            <w:lang w:val="en-CA"/>
          </w:rPr>
          <w:delText xml:space="preserve">the </w:delText>
        </w:r>
      </w:del>
      <w:r w:rsidR="006005D7">
        <w:rPr>
          <w:rFonts w:ascii="Times New Roman" w:hAnsi="Times New Roman" w:cs="Times New Roman"/>
          <w:lang w:val="en-CA"/>
        </w:rPr>
        <w:t>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ins w:id="349" w:author="Isabelle Cote" w:date="2024-09-03T14:36:00Z" w16du:dateUtc="2024-09-03T21:36:00Z">
        <w:r w:rsidR="00742266">
          <w:rPr>
            <w:rFonts w:ascii="Times New Roman" w:hAnsi="Times New Roman" w:cs="Times New Roman"/>
            <w:lang w:val="en-CA"/>
          </w:rPr>
          <w:t xml:space="preserve">therefore </w:t>
        </w:r>
      </w:ins>
      <w:r w:rsidR="006005D7">
        <w:rPr>
          <w:rFonts w:ascii="Times New Roman" w:hAnsi="Times New Roman" w:cs="Times New Roman"/>
          <w:lang w:val="en-CA"/>
        </w:rPr>
        <w:t xml:space="preserve">be a threshold for how much animals can saturate and therefore increase </w:t>
      </w:r>
      <w:ins w:id="350" w:author="Isabelle Cote" w:date="2024-09-03T14:35:00Z" w16du:dateUtc="2024-09-03T21:35:00Z">
        <w:r w:rsidR="00742266" w:rsidRPr="005F1E8D">
          <w:rPr>
            <w:rFonts w:ascii="Times New Roman" w:hAnsi="Times New Roman" w:cs="Times New Roman"/>
            <w:lang w:val="en-CA"/>
          </w:rPr>
          <w:t>∆</w:t>
        </w:r>
        <w:r w:rsidR="00742266">
          <w:rPr>
            <w:rFonts w:ascii="Times New Roman" w:hAnsi="Times New Roman" w:cs="Times New Roman"/>
            <w:lang w:val="en-CA"/>
          </w:rPr>
          <w:t xml:space="preserve"> </w:t>
        </w:r>
      </w:ins>
      <w:r w:rsidR="006005D7">
        <w:rPr>
          <w:rFonts w:ascii="Times New Roman" w:hAnsi="Times New Roman" w:cs="Times New Roman"/>
          <w:lang w:val="en-CA"/>
        </w:rPr>
        <w:t>NH₄⁺</w:t>
      </w:r>
      <w:del w:id="351" w:author="Isabelle Cote" w:date="2024-09-03T14:35:00Z" w16du:dateUtc="2024-09-03T21:35:00Z">
        <w:r w:rsidR="006005D7" w:rsidDel="00742266">
          <w:rPr>
            <w:rFonts w:ascii="Times New Roman" w:hAnsi="Times New Roman" w:cs="Times New Roman"/>
            <w:lang w:val="en-CA"/>
          </w:rPr>
          <w:delText xml:space="preserve"> inside </w:delText>
        </w:r>
      </w:del>
      <w:del w:id="352" w:author="Isabelle Cote" w:date="2024-09-03T12:35:00Z" w16du:dateUtc="2024-09-03T19:35:00Z">
        <w:r w:rsidR="006005D7" w:rsidDel="00683FC3">
          <w:rPr>
            <w:rFonts w:ascii="Times New Roman" w:hAnsi="Times New Roman" w:cs="Times New Roman"/>
            <w:lang w:val="en-CA"/>
          </w:rPr>
          <w:delText xml:space="preserve">vs outside </w:delText>
        </w:r>
      </w:del>
      <w:del w:id="353" w:author="Isabelle Cote" w:date="2024-09-03T14:35:00Z" w16du:dateUtc="2024-09-03T21:35:00Z">
        <w:r w:rsidR="006005D7" w:rsidDel="00742266">
          <w:rPr>
            <w:rFonts w:ascii="Times New Roman" w:hAnsi="Times New Roman" w:cs="Times New Roman"/>
            <w:lang w:val="en-CA"/>
          </w:rPr>
          <w:delText xml:space="preserve">kelp forests </w:delText>
        </w:r>
      </w:del>
      <w:ins w:id="354" w:author="Isabelle Cote" w:date="2024-09-03T12:35:00Z" w16du:dateUtc="2024-09-03T19:35:00Z">
        <w:r w:rsidR="00683FC3">
          <w:rPr>
            <w:rFonts w:ascii="Times New Roman" w:hAnsi="Times New Roman" w:cs="Times New Roman"/>
            <w:lang w:val="en-CA"/>
          </w:rPr>
          <w:t xml:space="preserve">. </w:t>
        </w:r>
      </w:ins>
      <w:del w:id="355" w:author="Isabelle Cote" w:date="2024-09-03T12:35:00Z" w16du:dateUtc="2024-09-03T19:35:00Z">
        <w:r w:rsidR="006005D7" w:rsidDel="00683FC3">
          <w:rPr>
            <w:rFonts w:ascii="Times New Roman" w:hAnsi="Times New Roman" w:cs="Times New Roman"/>
            <w:lang w:val="en-CA"/>
          </w:rPr>
          <w:delText>b</w:delText>
        </w:r>
      </w:del>
      <w:ins w:id="356" w:author="Isabelle Cote" w:date="2024-09-03T12:35:00Z" w16du:dateUtc="2024-09-03T19:35:00Z">
        <w:r w:rsidR="00683FC3">
          <w:rPr>
            <w:rFonts w:ascii="Times New Roman" w:hAnsi="Times New Roman" w:cs="Times New Roman"/>
            <w:lang w:val="en-CA"/>
          </w:rPr>
          <w:t>B</w:t>
        </w:r>
      </w:ins>
      <w:r w:rsidR="006005D7">
        <w:rPr>
          <w:rFonts w:ascii="Times New Roman" w:hAnsi="Times New Roman" w:cs="Times New Roman"/>
          <w:lang w:val="en-CA"/>
        </w:rPr>
        <w:t xml:space="preserve">eyond </w:t>
      </w:r>
      <w:del w:id="357" w:author="Isabelle Cote" w:date="2024-09-03T12:35:00Z" w16du:dateUtc="2024-09-03T19:35:00Z">
        <w:r w:rsidR="006005D7" w:rsidDel="00683FC3">
          <w:rPr>
            <w:rFonts w:ascii="Times New Roman" w:hAnsi="Times New Roman" w:cs="Times New Roman"/>
            <w:lang w:val="en-CA"/>
          </w:rPr>
          <w:delText xml:space="preserve">which </w:delText>
        </w:r>
      </w:del>
      <w:ins w:id="358" w:author="Isabelle Cote" w:date="2024-09-03T12:35:00Z" w16du:dateUtc="2024-09-03T19:35:00Z">
        <w:r w:rsidR="00683FC3">
          <w:rPr>
            <w:rFonts w:ascii="Times New Roman" w:hAnsi="Times New Roman" w:cs="Times New Roman"/>
            <w:lang w:val="en-CA"/>
          </w:rPr>
          <w:t xml:space="preserve">this point, </w:t>
        </w:r>
      </w:ins>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ins w:id="359" w:author="Isabelle Cote" w:date="2024-09-03T12:35:00Z" w16du:dateUtc="2024-09-03T19:35:00Z">
        <w:r w:rsidR="00683FC3">
          <w:rPr>
            <w:rFonts w:ascii="Times New Roman" w:hAnsi="Times New Roman" w:cs="Times New Roman"/>
            <w:lang w:val="en-CA"/>
          </w:rPr>
          <w:t xml:space="preserve">biomass </w:t>
        </w:r>
      </w:ins>
      <w:r w:rsidR="006005D7">
        <w:rPr>
          <w:rFonts w:ascii="Times New Roman" w:hAnsi="Times New Roman" w:cs="Times New Roman"/>
          <w:lang w:val="en-CA"/>
        </w:rPr>
        <w:t xml:space="preserve">no longer </w:t>
      </w:r>
      <w:del w:id="360" w:author="Isabelle Cote" w:date="2024-09-03T12:36:00Z" w16du:dateUtc="2024-09-03T19:36:00Z">
        <w:r w:rsidR="006005D7" w:rsidDel="00683FC3">
          <w:rPr>
            <w:rFonts w:ascii="Times New Roman" w:hAnsi="Times New Roman" w:cs="Times New Roman"/>
            <w:lang w:val="en-CA"/>
          </w:rPr>
          <w:delText>continues to increase</w:delText>
        </w:r>
      </w:del>
      <w:ins w:id="361" w:author="Isabelle Cote" w:date="2024-09-03T12:36:00Z" w16du:dateUtc="2024-09-03T19:36:00Z">
        <w:r w:rsidR="00683FC3">
          <w:rPr>
            <w:rFonts w:ascii="Times New Roman" w:hAnsi="Times New Roman" w:cs="Times New Roman"/>
            <w:lang w:val="en-CA"/>
          </w:rPr>
          <w:t>enhance</w:t>
        </w:r>
      </w:ins>
      <w:ins w:id="362" w:author="Isabelle Cote" w:date="2024-09-03T12:38:00Z" w16du:dateUtc="2024-09-03T19:38:00Z">
        <w:r>
          <w:rPr>
            <w:rFonts w:ascii="Times New Roman" w:hAnsi="Times New Roman" w:cs="Times New Roman"/>
            <w:lang w:val="en-CA"/>
          </w:rPr>
          <w:t>s</w:t>
        </w:r>
      </w:ins>
      <w:r w:rsidR="006005D7">
        <w:rPr>
          <w:rFonts w:ascii="Times New Roman" w:hAnsi="Times New Roman" w:cs="Times New Roman"/>
          <w:lang w:val="en-CA"/>
        </w:rPr>
        <w:t xml:space="preserve"> </w:t>
      </w:r>
      <w:del w:id="363" w:author="Isabelle Cote" w:date="2024-09-03T14:35:00Z" w16du:dateUtc="2024-09-03T21:35:00Z">
        <w:r w:rsidR="004F2705" w:rsidRPr="005F1E8D" w:rsidDel="00742266">
          <w:rPr>
            <w:rFonts w:ascii="Times New Roman" w:hAnsi="Times New Roman" w:cs="Times New Roman"/>
            <w:lang w:val="en-CA"/>
          </w:rPr>
          <w:delText>∆</w:delText>
        </w:r>
        <w:r w:rsidR="006005D7" w:rsidDel="00742266">
          <w:rPr>
            <w:rFonts w:ascii="Times New Roman" w:hAnsi="Times New Roman" w:cs="Times New Roman"/>
            <w:lang w:val="en-CA"/>
          </w:rPr>
          <w:delText xml:space="preserve"> NH₄⁺</w:delText>
        </w:r>
      </w:del>
      <w:del w:id="364" w:author="Isabelle Cote" w:date="2024-09-03T12:37:00Z" w16du:dateUtc="2024-09-03T19:37:00Z">
        <w:r w:rsidR="006005D7" w:rsidDel="0067173A">
          <w:rPr>
            <w:rFonts w:ascii="Times New Roman" w:hAnsi="Times New Roman" w:cs="Times New Roman"/>
            <w:lang w:val="en-CA"/>
          </w:rPr>
          <w:delText xml:space="preserve"> </w:delText>
        </w:r>
        <w:commentRangeStart w:id="365"/>
        <w:r w:rsidR="006005D7" w:rsidDel="0067173A">
          <w:rPr>
            <w:rFonts w:ascii="Times New Roman" w:hAnsi="Times New Roman" w:cs="Times New Roman"/>
            <w:lang w:val="en-CA"/>
          </w:rPr>
          <w:delText>indefinitely</w:delText>
        </w:r>
        <w:commentRangeEnd w:id="365"/>
        <w:r w:rsidR="00965054" w:rsidDel="0067173A">
          <w:rPr>
            <w:rStyle w:val="CommentReference"/>
          </w:rPr>
          <w:commentReference w:id="365"/>
        </w:r>
      </w:del>
      <w:del w:id="366" w:author="Isabelle Cote" w:date="2024-09-03T14:35:00Z" w16du:dateUtc="2024-09-03T21:35:00Z">
        <w:r w:rsidR="006005D7" w:rsidDel="00742266">
          <w:rPr>
            <w:rFonts w:ascii="Times New Roman" w:hAnsi="Times New Roman" w:cs="Times New Roman"/>
            <w:lang w:val="en-CA"/>
          </w:rPr>
          <w:delText>.</w:delText>
        </w:r>
      </w:del>
      <w:ins w:id="367" w:author="Isabelle Cote" w:date="2024-09-03T14:35:00Z" w16du:dateUtc="2024-09-03T21:35:00Z">
        <w:r w:rsidR="00742266">
          <w:rPr>
            <w:rFonts w:ascii="Times New Roman" w:hAnsi="Times New Roman" w:cs="Times New Roman"/>
            <w:lang w:val="en-CA"/>
          </w:rPr>
          <w:t>ammonium</w:t>
        </w:r>
      </w:ins>
      <w:r w:rsidR="00965054" w:rsidRPr="00965054">
        <w:rPr>
          <w:rFonts w:ascii="Times New Roman" w:hAnsi="Times New Roman" w:cs="Times New Roman"/>
          <w:lang w:val="en-CA"/>
        </w:rPr>
        <w:t xml:space="preserve"> </w:t>
      </w:r>
      <w:ins w:id="368" w:author="Isabelle Cote" w:date="2024-09-03T14:35:00Z" w16du:dateUtc="2024-09-03T21:35:00Z">
        <w:r w:rsidR="00742266">
          <w:rPr>
            <w:rFonts w:ascii="Times New Roman" w:hAnsi="Times New Roman" w:cs="Times New Roman"/>
            <w:lang w:val="en-CA"/>
          </w:rPr>
          <w:t xml:space="preserve">inside kelp forests relative to beyond </w:t>
        </w:r>
        <w:commentRangeStart w:id="369"/>
        <w:r w:rsidR="00742266">
          <w:rPr>
            <w:rFonts w:ascii="Times New Roman" w:hAnsi="Times New Roman" w:cs="Times New Roman"/>
            <w:lang w:val="en-CA"/>
          </w:rPr>
          <w:t>the</w:t>
        </w:r>
      </w:ins>
      <w:commentRangeEnd w:id="369"/>
      <w:ins w:id="370" w:author="Isabelle Cote" w:date="2024-09-03T15:02:00Z" w16du:dateUtc="2024-09-03T22:02:00Z">
        <w:r w:rsidR="00327838">
          <w:rPr>
            <w:rStyle w:val="CommentReference"/>
          </w:rPr>
          <w:commentReference w:id="369"/>
        </w:r>
      </w:ins>
      <w:ins w:id="371" w:author="Isabelle Cote" w:date="2024-09-03T14:35:00Z" w16du:dateUtc="2024-09-03T21:35:00Z">
        <w:r w:rsidR="00742266">
          <w:rPr>
            <w:rFonts w:ascii="Times New Roman" w:hAnsi="Times New Roman" w:cs="Times New Roman"/>
            <w:lang w:val="en-CA"/>
          </w:rPr>
          <w:t xml:space="preserve"> forest </w:t>
        </w:r>
        <w:commentRangeStart w:id="372"/>
        <w:r w:rsidR="00742266">
          <w:rPr>
            <w:rFonts w:ascii="Times New Roman" w:hAnsi="Times New Roman" w:cs="Times New Roman"/>
            <w:lang w:val="en-CA"/>
          </w:rPr>
          <w:t>edge</w:t>
        </w:r>
      </w:ins>
      <w:commentRangeEnd w:id="372"/>
      <w:ins w:id="373" w:author="Isabelle Cote" w:date="2024-09-03T14:50:00Z" w16du:dateUtc="2024-09-03T21:50:00Z">
        <w:r w:rsidR="005D293A">
          <w:rPr>
            <w:rStyle w:val="CommentReference"/>
          </w:rPr>
          <w:commentReference w:id="372"/>
        </w:r>
      </w:ins>
      <w:ins w:id="374" w:author="Isabelle Cote" w:date="2024-09-03T14:35:00Z" w16du:dateUtc="2024-09-03T21:35:00Z">
        <w:r w:rsidR="00742266">
          <w:rPr>
            <w:rFonts w:ascii="Times New Roman" w:hAnsi="Times New Roman" w:cs="Times New Roman"/>
            <w:lang w:val="en-CA"/>
          </w:rPr>
          <w:t>.</w:t>
        </w:r>
      </w:ins>
    </w:p>
    <w:p w14:paraId="0345287E" w14:textId="01EC7111" w:rsidR="00DA0901" w:rsidDel="005D293A" w:rsidRDefault="00C17C96" w:rsidP="00A13FB6">
      <w:pPr>
        <w:spacing w:line="480" w:lineRule="auto"/>
        <w:ind w:firstLine="720"/>
        <w:rPr>
          <w:del w:id="375" w:author="Isabelle Cote" w:date="2024-09-03T14:49:00Z" w16du:dateUtc="2024-09-03T21:49:00Z"/>
          <w:moveFrom w:id="376" w:author="Isabelle Cote" w:date="2024-09-03T12:06:00Z" w16du:dateUtc="2024-09-03T19:06:00Z"/>
          <w:rFonts w:ascii="Times New Roman" w:hAnsi="Times New Roman" w:cs="Times New Roman"/>
          <w:lang w:val="en-CA"/>
        </w:rPr>
      </w:pPr>
      <w:moveFromRangeStart w:id="377" w:author="Isabelle Cote" w:date="2024-09-03T12:06:00Z" w:name="move176257577"/>
      <w:moveFrom w:id="378" w:author="Isabelle Cote" w:date="2024-09-03T12:06:00Z" w16du:dateUtc="2024-09-03T19:06:00Z">
        <w:del w:id="379" w:author="Isabelle Cote" w:date="2024-09-03T14:49:00Z" w16du:dateUtc="2024-09-03T21:49:00Z">
          <w:r w:rsidDel="005D293A">
            <w:rPr>
              <w:rFonts w:ascii="Times New Roman" w:hAnsi="Times New Roman" w:cs="Times New Roman"/>
              <w:lang w:val="en-CA"/>
            </w:rPr>
            <w:delText xml:space="preserve">We found higher </w:delText>
          </w:r>
          <w:r w:rsidR="004F2705" w:rsidRPr="005F1E8D" w:rsidDel="005D293A">
            <w:rPr>
              <w:rFonts w:ascii="Times New Roman" w:hAnsi="Times New Roman" w:cs="Times New Roman"/>
              <w:lang w:val="en-CA"/>
            </w:rPr>
            <w:delText>∆</w:delText>
          </w:r>
          <w:r w:rsidR="004F2705" w:rsidDel="005D293A">
            <w:rPr>
              <w:rFonts w:ascii="Times New Roman" w:hAnsi="Times New Roman" w:cs="Times New Roman"/>
              <w:lang w:val="en-CA"/>
            </w:rPr>
            <w:delText xml:space="preserve"> </w:delText>
          </w:r>
          <w:r w:rsidDel="005D293A">
            <w:rPr>
              <w:rFonts w:ascii="Times New Roman" w:hAnsi="Times New Roman" w:cs="Times New Roman"/>
              <w:lang w:val="en-CA"/>
            </w:rPr>
            <w:delText>NH₄⁺ in</w:delText>
          </w:r>
          <w:r w:rsidR="003D5FEF" w:rsidDel="005D293A">
            <w:rPr>
              <w:rFonts w:ascii="Times New Roman" w:hAnsi="Times New Roman" w:cs="Times New Roman"/>
              <w:lang w:val="en-CA"/>
            </w:rPr>
            <w:delText xml:space="preserve"> bull kelp</w:delText>
          </w:r>
          <w:r w:rsidDel="005D293A">
            <w:rPr>
              <w:rFonts w:ascii="Times New Roman" w:hAnsi="Times New Roman" w:cs="Times New Roman"/>
              <w:i/>
              <w:iCs/>
              <w:lang w:val="en-CA"/>
            </w:rPr>
            <w:delText xml:space="preserve"> </w:delText>
          </w:r>
          <w:r w:rsidDel="005D293A">
            <w:rPr>
              <w:rFonts w:ascii="Times New Roman" w:hAnsi="Times New Roman" w:cs="Times New Roman"/>
              <w:lang w:val="en-CA"/>
            </w:rPr>
            <w:delText>forests compared to</w:delText>
          </w:r>
          <w:r w:rsidR="003D5FEF" w:rsidDel="005D293A">
            <w:rPr>
              <w:rFonts w:ascii="Times New Roman" w:hAnsi="Times New Roman" w:cs="Times New Roman"/>
              <w:lang w:val="en-CA"/>
            </w:rPr>
            <w:delText xml:space="preserve"> giant kelp</w:delText>
          </w:r>
          <w:r w:rsidDel="005D293A">
            <w:rPr>
              <w:rFonts w:ascii="Times New Roman" w:hAnsi="Times New Roman" w:cs="Times New Roman"/>
              <w:lang w:val="en-CA"/>
            </w:rPr>
            <w:delText xml:space="preserve"> forests, which may be due to different allocations of biomass in the water column and thus different alterations of water flow. </w:delText>
          </w:r>
          <w:r w:rsidR="006C4C3A" w:rsidDel="005D293A">
            <w:rPr>
              <w:rFonts w:ascii="Times New Roman" w:hAnsi="Times New Roman" w:cs="Times New Roman"/>
              <w:lang w:val="en-CA"/>
            </w:rPr>
            <w:delText>Indeed,</w:delText>
          </w:r>
          <w:r w:rsidR="007014A8" w:rsidDel="005D293A">
            <w:rPr>
              <w:rFonts w:ascii="Times New Roman" w:hAnsi="Times New Roman" w:cs="Times New Roman"/>
              <w:lang w:val="en-CA"/>
            </w:rPr>
            <w:delText xml:space="preserve"> </w:delText>
          </w:r>
          <w:r w:rsidR="007014A8" w:rsidDel="005D293A">
            <w:rPr>
              <w:rFonts w:ascii="Times New Roman" w:hAnsi="Times New Roman" w:cs="Times New Roman"/>
              <w:lang w:val="en-CA"/>
            </w:rPr>
            <w:fldChar w:fldCharType="begin"/>
          </w:r>
          <w:r w:rsidR="007014A8" w:rsidDel="005D293A">
            <w:rPr>
              <w:rFonts w:ascii="Times New Roman" w:hAnsi="Times New Roman" w:cs="Times New Roman"/>
              <w:lang w:val="en-CA"/>
            </w:rPr>
            <w:delInstrText xml:space="preserve"> ADDIN ZOTERO_ITEM CSL_CITATION {"citationID":"N4Y3hz4q","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delInstrText>
          </w:r>
          <w:r w:rsidR="007014A8" w:rsidDel="005D293A">
            <w:rPr>
              <w:rFonts w:ascii="Times New Roman" w:hAnsi="Times New Roman" w:cs="Times New Roman"/>
              <w:lang w:val="en-CA"/>
            </w:rPr>
            <w:fldChar w:fldCharType="separate"/>
          </w:r>
          <w:r w:rsidR="007014A8" w:rsidDel="005D293A">
            <w:rPr>
              <w:rFonts w:ascii="Times New Roman" w:hAnsi="Times New Roman" w:cs="Times New Roman"/>
              <w:noProof/>
              <w:lang w:val="en-CA"/>
            </w:rPr>
            <w:delText>(Murie and Bourdeau, 2020)</w:delText>
          </w:r>
          <w:r w:rsidR="007014A8" w:rsidDel="005D293A">
            <w:rPr>
              <w:rFonts w:ascii="Times New Roman" w:hAnsi="Times New Roman" w:cs="Times New Roman"/>
              <w:lang w:val="en-CA"/>
            </w:rPr>
            <w:fldChar w:fldCharType="end"/>
          </w:r>
          <w:r w:rsidR="006C4C3A" w:rsidDel="005D293A">
            <w:rPr>
              <w:rFonts w:ascii="Times New Roman" w:hAnsi="Times New Roman" w:cs="Times New Roman"/>
              <w:lang w:val="en-CA"/>
            </w:rPr>
            <w:delText xml:space="preserve"> found larger </w:delText>
          </w:r>
          <w:r w:rsidR="007014A8" w:rsidDel="005D293A">
            <w:rPr>
              <w:rFonts w:ascii="Times New Roman" w:hAnsi="Times New Roman" w:cs="Times New Roman"/>
              <w:lang w:val="en-CA"/>
            </w:rPr>
            <w:delText>differences in dissolved oxygen and pH</w:delText>
          </w:r>
          <w:r w:rsidR="006C4C3A" w:rsidDel="005D293A">
            <w:rPr>
              <w:rFonts w:ascii="Times New Roman" w:hAnsi="Times New Roman" w:cs="Times New Roman"/>
              <w:lang w:val="en-CA"/>
            </w:rPr>
            <w:delText xml:space="preserve"> </w:delText>
          </w:r>
          <w:r w:rsidR="007014A8" w:rsidDel="005D293A">
            <w:rPr>
              <w:rFonts w:ascii="Times New Roman" w:hAnsi="Times New Roman" w:cs="Times New Roman"/>
              <w:lang w:val="en-CA"/>
            </w:rPr>
            <w:delText>between inside vs outside</w:delText>
          </w:r>
          <w:r w:rsidR="00515808" w:rsidDel="005D293A">
            <w:rPr>
              <w:rFonts w:ascii="Times New Roman" w:hAnsi="Times New Roman" w:cs="Times New Roman"/>
              <w:lang w:val="en-CA"/>
            </w:rPr>
            <w:delText xml:space="preserve"> bull kelp</w:delText>
          </w:r>
          <w:r w:rsidR="006C4C3A" w:rsidDel="005D293A">
            <w:rPr>
              <w:rFonts w:ascii="Times New Roman" w:hAnsi="Times New Roman" w:cs="Times New Roman"/>
              <w:lang w:val="en-CA"/>
            </w:rPr>
            <w:delText xml:space="preserve"> </w:delText>
          </w:r>
          <w:r w:rsidR="007014A8" w:rsidDel="005D293A">
            <w:rPr>
              <w:rFonts w:ascii="Times New Roman" w:hAnsi="Times New Roman" w:cs="Times New Roman"/>
              <w:lang w:val="en-CA"/>
            </w:rPr>
            <w:delText xml:space="preserve">forests </w:delText>
          </w:r>
          <w:r w:rsidR="006C4C3A" w:rsidDel="005D293A">
            <w:rPr>
              <w:rFonts w:ascii="Times New Roman" w:hAnsi="Times New Roman" w:cs="Times New Roman"/>
              <w:lang w:val="en-CA"/>
            </w:rPr>
            <w:delText xml:space="preserve">compared to the </w:delText>
          </w:r>
          <w:r w:rsidR="007014A8" w:rsidDel="005D293A">
            <w:rPr>
              <w:rFonts w:ascii="Times New Roman" w:hAnsi="Times New Roman" w:cs="Times New Roman"/>
              <w:lang w:val="en-CA"/>
            </w:rPr>
            <w:delText xml:space="preserve">differences found inside vs outside </w:delText>
          </w:r>
          <w:r w:rsidR="006C4C3A" w:rsidDel="005D293A">
            <w:rPr>
              <w:rFonts w:ascii="Times New Roman" w:hAnsi="Times New Roman" w:cs="Times New Roman"/>
              <w:lang w:val="en-CA"/>
            </w:rPr>
            <w:delText xml:space="preserve">giant kelp forests </w:delText>
          </w:r>
          <w:r w:rsidR="007014A8" w:rsidDel="005D293A">
            <w:rPr>
              <w:rFonts w:ascii="Times New Roman" w:hAnsi="Times New Roman" w:cs="Times New Roman"/>
              <w:lang w:val="en-CA"/>
            </w:rPr>
            <w:delText xml:space="preserve">by </w:delText>
          </w:r>
          <w:r w:rsidR="006C4C3A" w:rsidDel="005D293A">
            <w:rPr>
              <w:rFonts w:ascii="Times New Roman" w:hAnsi="Times New Roman" w:cs="Times New Roman"/>
              <w:lang w:val="en-CA"/>
            </w:rPr>
            <w:delText xml:space="preserve">Traiger et al (2021). </w:delText>
          </w:r>
          <w:r w:rsidDel="005D293A">
            <w:rPr>
              <w:rFonts w:ascii="Times New Roman" w:hAnsi="Times New Roman" w:cs="Times New Roman"/>
              <w:lang w:val="en-CA"/>
            </w:rPr>
            <w:delText xml:space="preserve">We found a negative </w:delText>
          </w:r>
          <w:r w:rsidR="004F2705" w:rsidRPr="005F1E8D" w:rsidDel="005D293A">
            <w:rPr>
              <w:rFonts w:ascii="Times New Roman" w:hAnsi="Times New Roman" w:cs="Times New Roman"/>
              <w:lang w:val="en-CA"/>
            </w:rPr>
            <w:delText>∆</w:delText>
          </w:r>
          <w:r w:rsidR="004F2705" w:rsidDel="005D293A">
            <w:rPr>
              <w:rFonts w:ascii="Times New Roman" w:hAnsi="Times New Roman" w:cs="Times New Roman"/>
              <w:lang w:val="en-CA"/>
            </w:rPr>
            <w:delText xml:space="preserve"> </w:delText>
          </w:r>
          <w:r w:rsidDel="005D293A">
            <w:rPr>
              <w:rFonts w:ascii="Times New Roman" w:hAnsi="Times New Roman" w:cs="Times New Roman"/>
              <w:lang w:val="en-CA"/>
            </w:rPr>
            <w:delText>NH₄⁺ at our no kelp control sites, which may be a result of the slope of the substrate</w:delText>
          </w:r>
          <w:r w:rsidR="00360246" w:rsidDel="005D293A">
            <w:rPr>
              <w:rFonts w:ascii="Times New Roman" w:hAnsi="Times New Roman" w:cs="Times New Roman"/>
              <w:lang w:val="en-CA"/>
            </w:rPr>
            <w:delText xml:space="preserve">. NH₄⁺ increases with depth, (CITE), a trend that our data show weekly, so samples collected </w:delText>
          </w:r>
          <w:r w:rsidR="00A13FB6" w:rsidDel="005D293A">
            <w:rPr>
              <w:rFonts w:ascii="Times New Roman" w:hAnsi="Times New Roman" w:cs="Times New Roman"/>
              <w:lang w:val="en-CA"/>
            </w:rPr>
            <w:delText xml:space="preserve">“outside” the control sites may have been deeper than the “inside” samples. </w:delText>
          </w:r>
          <w:r w:rsidDel="005D293A">
            <w:rPr>
              <w:rFonts w:ascii="Times New Roman" w:hAnsi="Times New Roman" w:cs="Times New Roman"/>
              <w:lang w:val="en-CA"/>
            </w:rPr>
            <w:delText xml:space="preserve">We cannot say for certain what caused this result, but we take comfort in the fact that the trend we observed </w:delText>
          </w:r>
          <w:r w:rsidR="00A13FB6" w:rsidDel="005D293A">
            <w:rPr>
              <w:rFonts w:ascii="Times New Roman" w:hAnsi="Times New Roman" w:cs="Times New Roman"/>
              <w:lang w:val="en-CA"/>
            </w:rPr>
            <w:delText>at</w:delText>
          </w:r>
          <w:r w:rsidDel="005D293A">
            <w:rPr>
              <w:rFonts w:ascii="Times New Roman" w:hAnsi="Times New Roman" w:cs="Times New Roman"/>
              <w:lang w:val="en-CA"/>
            </w:rPr>
            <w:delText xml:space="preserve"> control</w:delText>
          </w:r>
          <w:r w:rsidR="00A13FB6" w:rsidDel="005D293A">
            <w:rPr>
              <w:rFonts w:ascii="Times New Roman" w:hAnsi="Times New Roman" w:cs="Times New Roman"/>
              <w:lang w:val="en-CA"/>
            </w:rPr>
            <w:delText xml:space="preserve"> sites</w:delText>
          </w:r>
          <w:r w:rsidDel="005D293A">
            <w:rPr>
              <w:rFonts w:ascii="Times New Roman" w:hAnsi="Times New Roman" w:cs="Times New Roman"/>
              <w:lang w:val="en-CA"/>
            </w:rPr>
            <w:delText xml:space="preserve"> is opposite to the trend we found in kelp </w:delText>
          </w:r>
          <w:commentRangeStart w:id="380"/>
          <w:r w:rsidDel="005D293A">
            <w:rPr>
              <w:rFonts w:ascii="Times New Roman" w:hAnsi="Times New Roman" w:cs="Times New Roman"/>
              <w:lang w:val="en-CA"/>
            </w:rPr>
            <w:delText>forests</w:delText>
          </w:r>
          <w:commentRangeEnd w:id="380"/>
          <w:r w:rsidR="000B303C" w:rsidDel="005D293A">
            <w:rPr>
              <w:rStyle w:val="CommentReference"/>
            </w:rPr>
            <w:commentReference w:id="380"/>
          </w:r>
          <w:r w:rsidDel="005D293A">
            <w:rPr>
              <w:rFonts w:ascii="Times New Roman" w:hAnsi="Times New Roman" w:cs="Times New Roman"/>
              <w:lang w:val="en-CA"/>
            </w:rPr>
            <w:delText xml:space="preserve">. </w:delText>
          </w:r>
        </w:del>
      </w:moveFrom>
    </w:p>
    <w:moveFromRangeEnd w:id="377"/>
    <w:p w14:paraId="34DAC066" w14:textId="4C94F216" w:rsidR="00C17C96" w:rsidDel="005D293A" w:rsidRDefault="00C17C96" w:rsidP="0035016F">
      <w:pPr>
        <w:spacing w:line="480" w:lineRule="auto"/>
        <w:ind w:firstLine="720"/>
        <w:rPr>
          <w:del w:id="381" w:author="Isabelle Cote" w:date="2024-09-03T14:49:00Z" w16du:dateUtc="2024-09-03T21:49:00Z"/>
          <w:rFonts w:ascii="Times New Roman" w:hAnsi="Times New Roman" w:cs="Times New Roman"/>
          <w:lang w:val="en-CA"/>
        </w:rPr>
      </w:pPr>
      <w:commentRangeStart w:id="382"/>
      <w:commentRangeStart w:id="383"/>
      <w:commentRangeStart w:id="384"/>
      <w:commentRangeStart w:id="385"/>
      <w:del w:id="386" w:author="Isabelle Cote" w:date="2024-09-03T14:49:00Z" w16du:dateUtc="2024-09-03T21:49:00Z">
        <w:r w:rsidDel="005D293A">
          <w:rPr>
            <w:rFonts w:ascii="Times New Roman" w:hAnsi="Times New Roman" w:cs="Times New Roman"/>
            <w:lang w:val="en-CA"/>
          </w:rPr>
          <w:delText xml:space="preserve">We </w:delText>
        </w:r>
        <w:commentRangeEnd w:id="382"/>
        <w:commentRangeEnd w:id="383"/>
        <w:r w:rsidR="0067173A" w:rsidDel="005D293A">
          <w:rPr>
            <w:rStyle w:val="CommentReference"/>
          </w:rPr>
          <w:commentReference w:id="382"/>
        </w:r>
        <w:r w:rsidR="00707540" w:rsidDel="005D293A">
          <w:rPr>
            <w:rStyle w:val="CommentReference"/>
          </w:rPr>
          <w:commentReference w:id="383"/>
        </w:r>
        <w:commentRangeEnd w:id="384"/>
        <w:r w:rsidR="0035016F" w:rsidDel="005D293A">
          <w:rPr>
            <w:rStyle w:val="CommentReference"/>
          </w:rPr>
          <w:commentReference w:id="384"/>
        </w:r>
        <w:commentRangeEnd w:id="385"/>
        <w:r w:rsidR="0035016F" w:rsidDel="005D293A">
          <w:rPr>
            <w:rStyle w:val="CommentReference"/>
          </w:rPr>
          <w:commentReference w:id="385"/>
        </w:r>
        <w:r w:rsidDel="005D293A">
          <w:rPr>
            <w:rFonts w:ascii="Times New Roman" w:hAnsi="Times New Roman" w:cs="Times New Roman"/>
            <w:lang w:val="en-CA"/>
          </w:rPr>
          <w:delText>did not find a significant effect of biodiversity among- or within-site</w:delText>
        </w:r>
        <w:r w:rsidR="0035016F" w:rsidDel="005D293A">
          <w:rPr>
            <w:rFonts w:ascii="Times New Roman" w:hAnsi="Times New Roman" w:cs="Times New Roman"/>
            <w:lang w:val="en-CA"/>
          </w:rPr>
          <w:delText>s</w:delText>
        </w:r>
        <w:r w:rsidDel="005D293A">
          <w:rPr>
            <w:rFonts w:ascii="Times New Roman" w:hAnsi="Times New Roman" w:cs="Times New Roman"/>
            <w:lang w:val="en-CA"/>
          </w:rPr>
          <w:delText xml:space="preserve">. </w:delText>
        </w:r>
        <w:r w:rsidR="0035016F" w:rsidDel="005D293A">
          <w:rPr>
            <w:rFonts w:ascii="Times New Roman" w:hAnsi="Times New Roman" w:cs="Times New Roman"/>
            <w:lang w:val="en-CA"/>
          </w:rPr>
          <w:delText>E</w:delText>
        </w:r>
        <w:r w:rsidDel="005D293A">
          <w:rPr>
            <w:rFonts w:ascii="Times New Roman" w:hAnsi="Times New Roman" w:cs="Times New Roman"/>
            <w:lang w:val="en-CA"/>
          </w:rPr>
          <w:delText>lucidating the tangled relationships between the abundances of each species in communities is</w:delText>
        </w:r>
        <w:r w:rsidR="006C5AC6" w:rsidDel="005D293A">
          <w:rPr>
            <w:rFonts w:ascii="Times New Roman" w:hAnsi="Times New Roman" w:cs="Times New Roman"/>
            <w:lang w:val="en-CA"/>
          </w:rPr>
          <w:delText xml:space="preserve"> challenging, as some families may be sources of NH₄⁺, while others may benefit from increases in primary productivity due to NH₄⁺ production by other families</w:delText>
        </w:r>
        <w:r w:rsidDel="005D293A">
          <w:rPr>
            <w:rFonts w:ascii="Times New Roman" w:hAnsi="Times New Roman" w:cs="Times New Roman"/>
            <w:lang w:val="en-CA"/>
          </w:rPr>
          <w:delText>. As surveys were conducted at the edges of kelp forests due to difficulties conducting a 5 m wide fish belt survey in thick kelp, our communities are more representative of kelp forest associated species, and not necessarily the species living immediately within the kelp.</w:delText>
        </w:r>
        <w:r w:rsidR="0003188A" w:rsidDel="005D293A">
          <w:rPr>
            <w:rFonts w:ascii="Times New Roman" w:hAnsi="Times New Roman" w:cs="Times New Roman"/>
            <w:lang w:val="en-CA"/>
          </w:rPr>
          <w:delText xml:space="preserve"> </w:delText>
        </w:r>
        <w:r w:rsidR="0035016F" w:rsidDel="005D293A">
          <w:rPr>
            <w:rFonts w:ascii="Times New Roman" w:hAnsi="Times New Roman" w:cs="Times New Roman"/>
            <w:lang w:val="en-CA"/>
          </w:rPr>
          <w:delText xml:space="preserve">Nevertheless, we did find more species </w:delText>
        </w:r>
        <w:r w:rsidR="0003188A" w:rsidDel="005D293A">
          <w:rPr>
            <w:rFonts w:ascii="Times New Roman" w:hAnsi="Times New Roman" w:cs="Times New Roman"/>
            <w:lang w:val="en-CA"/>
          </w:rPr>
          <w:delText>at our kelp sites compared to the rocky reef sites</w:delText>
        </w:r>
        <w:r w:rsidR="0035016F" w:rsidDel="005D293A">
          <w:rPr>
            <w:rFonts w:ascii="Times New Roman" w:hAnsi="Times New Roman" w:cs="Times New Roman"/>
            <w:lang w:val="en-CA"/>
          </w:rPr>
          <w:delText>, supporting extensive research on the positive effect of kelp on biodiversity (CITE).</w:delText>
        </w:r>
      </w:del>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06757D17" w:rsidR="00306F1F" w:rsidRPr="00306F1F" w:rsidRDefault="005D293A" w:rsidP="00306F1F">
      <w:pPr>
        <w:spacing w:line="480" w:lineRule="auto"/>
        <w:rPr>
          <w:rFonts w:ascii="Times New Roman" w:hAnsi="Times New Roman" w:cs="Times New Roman"/>
          <w:i/>
          <w:iCs/>
          <w:lang w:val="en-CA"/>
        </w:rPr>
      </w:pPr>
      <w:ins w:id="387" w:author="Isabelle Cote" w:date="2024-09-03T14:50:00Z" w16du:dateUtc="2024-09-03T21:50:00Z">
        <w:r>
          <w:rPr>
            <w:rFonts w:ascii="Times New Roman" w:hAnsi="Times New Roman" w:cs="Times New Roman"/>
            <w:i/>
            <w:iCs/>
            <w:lang w:val="en-CA"/>
          </w:rPr>
          <w:t>Even s</w:t>
        </w:r>
      </w:ins>
      <w:del w:id="388" w:author="Isabelle Cote" w:date="2024-09-03T14:50:00Z" w16du:dateUtc="2024-09-03T21:50:00Z">
        <w:r w:rsidR="004F7AE3" w:rsidRPr="00306F1F" w:rsidDel="005D293A">
          <w:rPr>
            <w:rFonts w:ascii="Times New Roman" w:hAnsi="Times New Roman" w:cs="Times New Roman"/>
            <w:i/>
            <w:iCs/>
            <w:lang w:val="en-CA"/>
          </w:rPr>
          <w:delText>S</w:delText>
        </w:r>
      </w:del>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ins w:id="389" w:author="Isabelle Cote" w:date="2024-09-03T14:50:00Z" w16du:dateUtc="2024-09-03T21:50:00Z">
        <w:r>
          <w:rPr>
            <w:rFonts w:ascii="Times New Roman" w:hAnsi="Times New Roman" w:cs="Times New Roman"/>
            <w:i/>
            <w:iCs/>
            <w:lang w:val="en-CA"/>
          </w:rPr>
          <w:t>-</w:t>
        </w:r>
      </w:ins>
      <w:del w:id="390" w:author="Isabelle Cote" w:date="2024-09-03T14:50:00Z" w16du:dateUtc="2024-09-03T21:50:00Z">
        <w:r w:rsidR="004F7AE3" w:rsidRPr="00306F1F" w:rsidDel="005D293A">
          <w:rPr>
            <w:rFonts w:ascii="Times New Roman" w:hAnsi="Times New Roman" w:cs="Times New Roman"/>
            <w:i/>
            <w:iCs/>
            <w:lang w:val="en-CA"/>
          </w:rPr>
          <w:delText xml:space="preserve"> </w:delText>
        </w:r>
      </w:del>
      <w:r w:rsidR="004F7AE3" w:rsidRPr="00306F1F">
        <w:rPr>
          <w:rFonts w:ascii="Times New Roman" w:hAnsi="Times New Roman" w:cs="Times New Roman"/>
          <w:i/>
          <w:iCs/>
          <w:lang w:val="en-CA"/>
        </w:rPr>
        <w:t>scale</w:t>
      </w:r>
      <w:ins w:id="391" w:author="Isabelle Cote" w:date="2024-09-03T14:50:00Z" w16du:dateUtc="2024-09-03T21:50:00Z">
        <w:r>
          <w:rPr>
            <w:rFonts w:ascii="Times New Roman" w:hAnsi="Times New Roman" w:cs="Times New Roman"/>
            <w:i/>
            <w:iCs/>
            <w:lang w:val="en-CA"/>
          </w:rPr>
          <w:t xml:space="preserve"> variation</w:t>
        </w:r>
      </w:ins>
    </w:p>
    <w:p w14:paraId="7CE6CE0F" w14:textId="52A74560" w:rsidR="00327838" w:rsidRDefault="00926BE5" w:rsidP="005D293A">
      <w:pPr>
        <w:spacing w:line="480" w:lineRule="auto"/>
        <w:rPr>
          <w:ins w:id="392" w:author="Isabelle Cote" w:date="2024-09-03T14:57:00Z" w16du:dateUtc="2024-09-03T21:57:00Z"/>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 xml:space="preserve">e </w:t>
      </w:r>
      <w:del w:id="393" w:author="Isabelle Cote" w:date="2024-09-03T14:52:00Z" w16du:dateUtc="2024-09-03T21:52:00Z">
        <w:r w:rsidR="00282591" w:rsidDel="0041334E">
          <w:rPr>
            <w:rFonts w:ascii="Times New Roman" w:hAnsi="Times New Roman" w:cs="Times New Roman"/>
            <w:lang w:val="en-CA"/>
          </w:rPr>
          <w:delText xml:space="preserve">only </w:delText>
        </w:r>
      </w:del>
      <w:r w:rsidR="00282591">
        <w:rPr>
          <w:rFonts w:ascii="Times New Roman" w:hAnsi="Times New Roman" w:cs="Times New Roman"/>
          <w:lang w:val="en-CA"/>
        </w:rPr>
        <w:t>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ins w:id="394" w:author="Isabelle Cote" w:date="2024-09-03T14:52:00Z" w16du:dateUtc="2024-09-03T21:52:00Z">
        <w:r w:rsidR="0041334E">
          <w:rPr>
            <w:rFonts w:ascii="Times New Roman" w:hAnsi="Times New Roman" w:cs="Times New Roman"/>
            <w:lang w:val="en-CA"/>
          </w:rPr>
          <w:t xml:space="preserve">only </w:t>
        </w:r>
      </w:ins>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ins w:id="395" w:author="Isabelle Cote" w:date="2024-09-03T14:53:00Z" w16du:dateUtc="2024-09-03T21:53:00Z">
        <w:r w:rsidR="0041334E">
          <w:rPr>
            <w:rFonts w:ascii="Times New Roman" w:hAnsi="Times New Roman" w:cs="Times New Roman"/>
            <w:lang w:val="en-CA"/>
          </w:rPr>
          <w:t>Alternative</w:t>
        </w:r>
      </w:ins>
      <w:ins w:id="396" w:author="Isabelle Cote" w:date="2024-09-03T14:55:00Z" w16du:dateUtc="2024-09-03T21:55:00Z">
        <w:r w:rsidR="00327838">
          <w:rPr>
            <w:rFonts w:ascii="Times New Roman" w:hAnsi="Times New Roman" w:cs="Times New Roman"/>
            <w:lang w:val="en-CA"/>
          </w:rPr>
          <w:t xml:space="preserve"> or complementary</w:t>
        </w:r>
      </w:ins>
      <w:ins w:id="397" w:author="Isabelle Cote" w:date="2024-09-03T14:53:00Z" w16du:dateUtc="2024-09-03T21:53:00Z">
        <w:r w:rsidR="0041334E">
          <w:rPr>
            <w:rFonts w:ascii="Times New Roman" w:hAnsi="Times New Roman" w:cs="Times New Roman"/>
            <w:lang w:val="en-CA"/>
          </w:rPr>
          <w:t xml:space="preserve"> explanations include a taxonomic effect</w:t>
        </w:r>
      </w:ins>
      <w:ins w:id="398" w:author="Isabelle Cote" w:date="2024-09-03T14:54:00Z" w16du:dateUtc="2024-09-03T21:54:00Z">
        <w:r w:rsidR="0041334E">
          <w:rPr>
            <w:rFonts w:ascii="Times New Roman" w:hAnsi="Times New Roman" w:cs="Times New Roman"/>
            <w:lang w:val="en-CA"/>
          </w:rPr>
          <w:t xml:space="preserve"> and/or an experimental effect. The crabs in the sheltered cages excreted NH₄⁺ at a rate roughly 6x higher than the sea cucumbers caged in the more exposed location, This difference </w:t>
        </w:r>
      </w:ins>
      <w:ins w:id="399" w:author="Isabelle Cote" w:date="2024-09-03T14:55:00Z" w16du:dateUtc="2024-09-03T21:55:00Z">
        <w:r w:rsidR="00327838">
          <w:rPr>
            <w:rFonts w:ascii="Times New Roman" w:hAnsi="Times New Roman" w:cs="Times New Roman"/>
            <w:lang w:val="en-CA"/>
          </w:rPr>
          <w:t xml:space="preserve">in magnitude of ammonium production </w:t>
        </w:r>
      </w:ins>
      <w:ins w:id="400" w:author="Isabelle Cote" w:date="2024-09-03T14:54:00Z" w16du:dateUtc="2024-09-03T21:54:00Z">
        <w:r w:rsidR="0041334E">
          <w:rPr>
            <w:rFonts w:ascii="Times New Roman" w:hAnsi="Times New Roman" w:cs="Times New Roman"/>
            <w:lang w:val="en-CA"/>
          </w:rPr>
          <w:t>could have given us more scope to detect differences</w:t>
        </w:r>
      </w:ins>
      <w:ins w:id="401" w:author="Isabelle Cote" w:date="2024-09-03T14:55:00Z" w16du:dateUtc="2024-09-03T21:55:00Z">
        <w:r w:rsidR="00327838">
          <w:rPr>
            <w:rFonts w:ascii="Times New Roman" w:hAnsi="Times New Roman" w:cs="Times New Roman"/>
            <w:lang w:val="en-CA"/>
          </w:rPr>
          <w:t xml:space="preserve"> </w:t>
        </w:r>
      </w:ins>
      <w:ins w:id="402" w:author="Isabelle Cote" w:date="2024-09-03T14:58:00Z" w16du:dateUtc="2024-09-03T21:58:00Z">
        <w:r w:rsidR="00327838">
          <w:rPr>
            <w:rFonts w:ascii="Times New Roman" w:hAnsi="Times New Roman" w:cs="Times New Roman"/>
            <w:lang w:val="en-CA"/>
          </w:rPr>
          <w:t xml:space="preserve">among treatments </w:t>
        </w:r>
      </w:ins>
      <w:ins w:id="403" w:author="Isabelle Cote" w:date="2024-09-03T14:55:00Z" w16du:dateUtc="2024-09-03T21:55:00Z">
        <w:r w:rsidR="00327838">
          <w:rPr>
            <w:rFonts w:ascii="Times New Roman" w:hAnsi="Times New Roman" w:cs="Times New Roman"/>
            <w:lang w:val="en-CA"/>
          </w:rPr>
          <w:t>in the protected inlet. In addit</w:t>
        </w:r>
      </w:ins>
      <w:ins w:id="404" w:author="Isabelle Cote" w:date="2024-09-03T14:56:00Z" w16du:dateUtc="2024-09-03T21:56:00Z">
        <w:r w:rsidR="00327838">
          <w:rPr>
            <w:rFonts w:ascii="Times New Roman" w:hAnsi="Times New Roman" w:cs="Times New Roman"/>
            <w:lang w:val="en-CA"/>
          </w:rPr>
          <w:t xml:space="preserve">ion, </w:t>
        </w:r>
      </w:ins>
      <w:moveToRangeStart w:id="405" w:author="Isabelle Cote" w:date="2024-09-03T14:56:00Z" w:name="move176267787"/>
      <w:moveTo w:id="406" w:author="Isabelle Cote" w:date="2024-09-03T14:56:00Z" w16du:dateUtc="2024-09-03T21:56:00Z">
        <w:del w:id="407" w:author="Isabelle Cote" w:date="2024-09-03T14:56:00Z" w16du:dateUtc="2024-09-03T21:56:00Z">
          <w:r w:rsidR="00327838" w:rsidDel="00327838">
            <w:rPr>
              <w:rFonts w:ascii="Times New Roman" w:hAnsi="Times New Roman" w:cs="Times New Roman"/>
              <w:lang w:val="en-CA"/>
            </w:rPr>
            <w:delText xml:space="preserve">and </w:delText>
          </w:r>
        </w:del>
        <w:r w:rsidR="00327838">
          <w:rPr>
            <w:rFonts w:ascii="Times New Roman" w:hAnsi="Times New Roman" w:cs="Times New Roman"/>
            <w:lang w:val="en-CA"/>
          </w:rPr>
          <w:t>the crab cages were constructed with only two mesh windows</w:t>
        </w:r>
      </w:moveTo>
      <w:ins w:id="408" w:author="Isabelle Cote" w:date="2024-09-03T14:58:00Z" w16du:dateUtc="2024-09-03T21:58:00Z">
        <w:r w:rsidR="00327838">
          <w:rPr>
            <w:rFonts w:ascii="Times New Roman" w:hAnsi="Times New Roman" w:cs="Times New Roman"/>
            <w:lang w:val="en-CA"/>
          </w:rPr>
          <w:t>,</w:t>
        </w:r>
      </w:ins>
      <w:moveTo w:id="409" w:author="Isabelle Cote" w:date="2024-09-03T14:56:00Z" w16du:dateUtc="2024-09-03T21:56:00Z">
        <w:r w:rsidR="00327838">
          <w:rPr>
            <w:rFonts w:ascii="Times New Roman" w:hAnsi="Times New Roman" w:cs="Times New Roman"/>
            <w:lang w:val="en-CA"/>
          </w:rPr>
          <w:t xml:space="preserve"> </w:t>
        </w:r>
        <w:del w:id="410" w:author="Isabelle Cote" w:date="2024-09-03T14:58:00Z" w16du:dateUtc="2024-09-03T21:58:00Z">
          <w:r w:rsidR="00327838" w:rsidDel="00327838">
            <w:rPr>
              <w:rFonts w:ascii="Times New Roman" w:hAnsi="Times New Roman" w:cs="Times New Roman"/>
              <w:lang w:val="en-CA"/>
            </w:rPr>
            <w:delText>instead</w:delText>
          </w:r>
        </w:del>
      </w:moveTo>
      <w:ins w:id="411" w:author="Isabelle Cote" w:date="2024-09-03T14:58:00Z" w16du:dateUtc="2024-09-03T21:58:00Z">
        <w:r w:rsidR="00327838">
          <w:rPr>
            <w:rFonts w:ascii="Times New Roman" w:hAnsi="Times New Roman" w:cs="Times New Roman"/>
            <w:lang w:val="en-CA"/>
          </w:rPr>
          <w:t>in contrast to</w:t>
        </w:r>
      </w:ins>
      <w:moveTo w:id="412" w:author="Isabelle Cote" w:date="2024-09-03T14:56:00Z" w16du:dateUtc="2024-09-03T21:56:00Z">
        <w:del w:id="413" w:author="Isabelle Cote" w:date="2024-09-03T14:58:00Z" w16du:dateUtc="2024-09-03T21:58:00Z">
          <w:r w:rsidR="00327838" w:rsidDel="00327838">
            <w:rPr>
              <w:rFonts w:ascii="Times New Roman" w:hAnsi="Times New Roman" w:cs="Times New Roman"/>
              <w:lang w:val="en-CA"/>
            </w:rPr>
            <w:delText xml:space="preserve"> of</w:delText>
          </w:r>
        </w:del>
        <w:r w:rsidR="00327838">
          <w:rPr>
            <w:rFonts w:ascii="Times New Roman" w:hAnsi="Times New Roman" w:cs="Times New Roman"/>
            <w:lang w:val="en-CA"/>
          </w:rPr>
          <w:t xml:space="preserve"> the fully mesh</w:t>
        </w:r>
      </w:moveTo>
      <w:ins w:id="414" w:author="Isabelle Cote" w:date="2024-09-03T14:56:00Z" w16du:dateUtc="2024-09-03T21:56:00Z">
        <w:r w:rsidR="00327838">
          <w:rPr>
            <w:rFonts w:ascii="Times New Roman" w:hAnsi="Times New Roman" w:cs="Times New Roman"/>
            <w:lang w:val="en-CA"/>
          </w:rPr>
          <w:t>ed</w:t>
        </w:r>
      </w:ins>
      <w:moveTo w:id="415" w:author="Isabelle Cote" w:date="2024-09-03T14:56:00Z" w16du:dateUtc="2024-09-03T21:56:00Z">
        <w:r w:rsidR="00327838">
          <w:rPr>
            <w:rFonts w:ascii="Times New Roman" w:hAnsi="Times New Roman" w:cs="Times New Roman"/>
            <w:lang w:val="en-CA"/>
          </w:rPr>
          <w:t xml:space="preserve"> </w:t>
        </w:r>
        <w:del w:id="416" w:author="Isabelle Cote" w:date="2024-09-03T14:56:00Z" w16du:dateUtc="2024-09-03T21:56:00Z">
          <w:r w:rsidR="00327838" w:rsidDel="00327838">
            <w:rPr>
              <w:rFonts w:ascii="Times New Roman" w:hAnsi="Times New Roman" w:cs="Times New Roman"/>
              <w:lang w:val="en-CA"/>
            </w:rPr>
            <w:delText xml:space="preserve">sea cucumber </w:delText>
          </w:r>
        </w:del>
        <w:r w:rsidR="00327838">
          <w:rPr>
            <w:rFonts w:ascii="Times New Roman" w:hAnsi="Times New Roman" w:cs="Times New Roman"/>
            <w:lang w:val="en-CA"/>
          </w:rPr>
          <w:t>cages</w:t>
        </w:r>
      </w:moveTo>
      <w:ins w:id="417" w:author="Isabelle Cote" w:date="2024-09-03T14:56:00Z" w16du:dateUtc="2024-09-03T21:56:00Z">
        <w:r w:rsidR="00327838" w:rsidRPr="00327838">
          <w:rPr>
            <w:rFonts w:ascii="Times New Roman" w:hAnsi="Times New Roman" w:cs="Times New Roman"/>
            <w:lang w:val="en-CA"/>
          </w:rPr>
          <w:t xml:space="preserve"> </w:t>
        </w:r>
        <w:r w:rsidR="00327838">
          <w:rPr>
            <w:rFonts w:ascii="Times New Roman" w:hAnsi="Times New Roman" w:cs="Times New Roman"/>
            <w:lang w:val="en-CA"/>
          </w:rPr>
          <w:t>of sea cucumbers, which could have promoted nutrient retention in the former</w:t>
        </w:r>
      </w:ins>
      <w:moveTo w:id="418" w:author="Isabelle Cote" w:date="2024-09-03T14:56:00Z" w16du:dateUtc="2024-09-03T21:56:00Z">
        <w:r w:rsidR="00327838">
          <w:rPr>
            <w:rFonts w:ascii="Times New Roman" w:hAnsi="Times New Roman" w:cs="Times New Roman"/>
            <w:lang w:val="en-CA"/>
          </w:rPr>
          <w:t xml:space="preserve">. </w:t>
        </w:r>
      </w:moveTo>
      <w:moveToRangeEnd w:id="405"/>
    </w:p>
    <w:p w14:paraId="6A7105AB" w14:textId="6E599F82" w:rsidR="00926BE5" w:rsidRDefault="00CC5E86" w:rsidP="00327838">
      <w:pPr>
        <w:spacing w:line="480" w:lineRule="auto"/>
        <w:ind w:firstLine="720"/>
        <w:rPr>
          <w:rFonts w:ascii="Times New Roman" w:hAnsi="Times New Roman" w:cs="Times New Roman"/>
          <w:lang w:val="en-CA"/>
        </w:rPr>
      </w:pPr>
      <w:del w:id="419" w:author="Isabelle Cote" w:date="2024-09-03T14:57:00Z" w16du:dateUtc="2024-09-03T21:57:00Z">
        <w:r w:rsidDel="00327838">
          <w:rPr>
            <w:rFonts w:ascii="Times New Roman" w:hAnsi="Times New Roman" w:cs="Times New Roman"/>
            <w:lang w:val="en-CA"/>
          </w:rPr>
          <w:lastRenderedPageBreak/>
          <w:delText>However, NH₄⁺</w:delText>
        </w:r>
      </w:del>
      <w:ins w:id="420" w:author="Isabelle Cote" w:date="2024-09-03T14:57:00Z" w16du:dateUtc="2024-09-03T21:57:00Z">
        <w:r w:rsidR="00327838">
          <w:rPr>
            <w:rFonts w:ascii="Times New Roman" w:hAnsi="Times New Roman" w:cs="Times New Roman"/>
            <w:lang w:val="en-CA"/>
          </w:rPr>
          <w:t>Ammonium</w:t>
        </w:r>
      </w:ins>
      <w:r>
        <w:rPr>
          <w:rFonts w:ascii="Times New Roman" w:hAnsi="Times New Roman" w:cs="Times New Roman"/>
          <w:lang w:val="en-CA"/>
        </w:rPr>
        <w:t xml:space="preserve"> enrichment by animals is </w:t>
      </w:r>
      <w:ins w:id="421" w:author="Isabelle Cote" w:date="2024-09-03T14:59:00Z" w16du:dateUtc="2024-09-03T21:59:00Z">
        <w:r w:rsidR="00327838">
          <w:rPr>
            <w:rFonts w:ascii="Times New Roman" w:hAnsi="Times New Roman" w:cs="Times New Roman"/>
            <w:lang w:val="en-CA"/>
          </w:rPr>
          <w:t xml:space="preserve">nevertheless </w:t>
        </w:r>
      </w:ins>
      <w:r>
        <w:rPr>
          <w:rFonts w:ascii="Times New Roman" w:hAnsi="Times New Roman" w:cs="Times New Roman"/>
          <w:lang w:val="en-CA"/>
        </w:rPr>
        <w:t xml:space="preserve">possible in wave-exposed conditions; </w:t>
      </w:r>
      <w:ins w:id="422" w:author="Isabelle Cote" w:date="2024-09-03T14:59:00Z" w16du:dateUtc="2024-09-03T21:59:00Z">
        <w:r w:rsidR="00327838">
          <w:rPr>
            <w:rFonts w:ascii="Times New Roman" w:hAnsi="Times New Roman" w:cs="Times New Roman"/>
            <w:lang w:val="en-CA"/>
          </w:rPr>
          <w:t xml:space="preserve">for example, </w:t>
        </w:r>
      </w:ins>
      <w:r>
        <w:rPr>
          <w:rFonts w:ascii="Times New Roman" w:hAnsi="Times New Roman" w:cs="Times New Roman"/>
          <w:lang w:val="en-CA"/>
        </w:rPr>
        <w:t xml:space="preserve">seawater above mussel beds had 15.9x higher NH₄⁺ compared to neighbouring rock </w:t>
      </w:r>
      <w:ins w:id="423" w:author="Isabelle Cote" w:date="2024-09-03T14:59:00Z" w16du:dateUtc="2024-09-03T21:59:00Z">
        <w:r w:rsidR="00327838">
          <w:rPr>
            <w:rFonts w:ascii="Times New Roman" w:hAnsi="Times New Roman" w:cs="Times New Roman"/>
            <w:lang w:val="en-CA"/>
          </w:rPr>
          <w:t xml:space="preserve">without mussels </w:t>
        </w:r>
      </w:ins>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Aquilino et al., 2009)</w:t>
      </w:r>
      <w:r>
        <w:rPr>
          <w:rFonts w:ascii="Times New Roman" w:hAnsi="Times New Roman" w:cs="Times New Roman"/>
          <w:lang w:val="en-CA"/>
        </w:rPr>
        <w:fldChar w:fldCharType="end"/>
      </w:r>
      <w:r>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del w:id="424" w:author="Isabelle Cote" w:date="2024-09-03T15:00:00Z" w16du:dateUtc="2024-09-03T22:00:00Z">
        <w:r w:rsidR="00282591" w:rsidDel="00327838">
          <w:rPr>
            <w:rFonts w:ascii="Times New Roman" w:hAnsi="Times New Roman" w:cs="Times New Roman"/>
            <w:lang w:val="en-CA"/>
          </w:rPr>
          <w:delText xml:space="preserve">it </w:delText>
        </w:r>
      </w:del>
      <w:ins w:id="425" w:author="Isabelle Cote" w:date="2024-09-03T15:00:00Z" w16du:dateUtc="2024-09-03T22:00:00Z">
        <w:r w:rsidR="00327838">
          <w:rPr>
            <w:rFonts w:ascii="Times New Roman" w:hAnsi="Times New Roman" w:cs="Times New Roman"/>
            <w:lang w:val="en-CA"/>
          </w:rPr>
          <w:t xml:space="preserve">small-scale variation </w:t>
        </w:r>
      </w:ins>
      <w:r w:rsidR="00282591">
        <w:rPr>
          <w:rFonts w:ascii="Times New Roman" w:hAnsi="Times New Roman" w:cs="Times New Roman"/>
          <w:lang w:val="en-CA"/>
        </w:rPr>
        <w:t xml:space="preserve">might </w:t>
      </w:r>
      <w:ins w:id="426" w:author="Isabelle Cote" w:date="2024-09-03T15:00:00Z" w16du:dateUtc="2024-09-03T22:00:00Z">
        <w:r w:rsidR="00327838">
          <w:rPr>
            <w:rFonts w:ascii="Times New Roman" w:hAnsi="Times New Roman" w:cs="Times New Roman"/>
            <w:lang w:val="en-CA"/>
          </w:rPr>
          <w:t xml:space="preserve">arise </w:t>
        </w:r>
      </w:ins>
      <w:del w:id="427" w:author="Isabelle Cote" w:date="2024-09-03T15:00:00Z" w16du:dateUtc="2024-09-03T22:00:00Z">
        <w:r w:rsidR="00282591" w:rsidDel="00327838">
          <w:rPr>
            <w:rFonts w:ascii="Times New Roman" w:hAnsi="Times New Roman" w:cs="Times New Roman"/>
            <w:lang w:val="en-CA"/>
          </w:rPr>
          <w:delText xml:space="preserve">be possible </w:delText>
        </w:r>
      </w:del>
      <w:r w:rsidR="00282591">
        <w:rPr>
          <w:rFonts w:ascii="Times New Roman" w:hAnsi="Times New Roman" w:cs="Times New Roman"/>
          <w:lang w:val="en-CA"/>
        </w:rPr>
        <w:t xml:space="preserve">at all. </w:t>
      </w:r>
      <w:del w:id="428" w:author="Isabelle Cote" w:date="2024-09-03T14:54:00Z" w16du:dateUtc="2024-09-03T21:54:00Z">
        <w:r w:rsidR="00282591" w:rsidDel="0041334E">
          <w:rPr>
            <w:rFonts w:ascii="Times New Roman" w:hAnsi="Times New Roman" w:cs="Times New Roman"/>
            <w:lang w:val="en-CA"/>
          </w:rPr>
          <w:delText xml:space="preserve">The crabs in the sheltered cages excreted NH₄⁺ at a rate roughly 6x higher than the sea cucumbers caged in the more exposed location, </w:delText>
        </w:r>
      </w:del>
      <w:moveFromRangeStart w:id="429" w:author="Isabelle Cote" w:date="2024-09-03T14:56:00Z" w:name="move176267787"/>
      <w:moveFrom w:id="430" w:author="Isabelle Cote" w:date="2024-09-03T14:56:00Z" w16du:dateUtc="2024-09-03T21:56:00Z">
        <w:r w:rsidR="00282591" w:rsidDel="00327838">
          <w:rPr>
            <w:rFonts w:ascii="Times New Roman" w:hAnsi="Times New Roman" w:cs="Times New Roman"/>
            <w:lang w:val="en-CA"/>
          </w:rPr>
          <w:t xml:space="preserve">and the crab cages were constructed with only two mesh windows instead of the fully mesh sea cucumber cages. </w:t>
        </w:r>
      </w:moveFrom>
      <w:moveFromRangeEnd w:id="429"/>
      <w:r w:rsidR="00282591">
        <w:rPr>
          <w:rFonts w:ascii="Times New Roman" w:hAnsi="Times New Roman" w:cs="Times New Roman"/>
          <w:lang w:val="en-CA"/>
        </w:rPr>
        <w:t xml:space="preserve">Therefore, </w:t>
      </w:r>
      <w:r>
        <w:rPr>
          <w:rFonts w:ascii="Times New Roman" w:hAnsi="Times New Roman" w:cs="Times New Roman"/>
          <w:lang w:val="en-CA"/>
        </w:rPr>
        <w:t xml:space="preserve">we simply conclude that at least in sheltered conditions, </w:t>
      </w:r>
      <w:del w:id="431" w:author="Isabelle Cote" w:date="2024-09-03T15:00:00Z" w16du:dateUtc="2024-09-03T22:00:00Z">
        <w:r w:rsidDel="00327838">
          <w:rPr>
            <w:rFonts w:ascii="Times New Roman" w:hAnsi="Times New Roman" w:cs="Times New Roman"/>
            <w:lang w:val="en-CA"/>
          </w:rPr>
          <w:delText>small</w:delText>
        </w:r>
        <w:r w:rsidR="004F7AE3" w:rsidDel="00327838">
          <w:rPr>
            <w:rFonts w:ascii="Times New Roman" w:hAnsi="Times New Roman" w:cs="Times New Roman"/>
            <w:lang w:val="en-CA"/>
          </w:rPr>
          <w:delText>er</w:delText>
        </w:r>
        <w:r w:rsidDel="00327838">
          <w:rPr>
            <w:rFonts w:ascii="Times New Roman" w:hAnsi="Times New Roman" w:cs="Times New Roman"/>
            <w:lang w:val="en-CA"/>
          </w:rPr>
          <w:delText xml:space="preserve">-scale </w:delText>
        </w:r>
      </w:del>
      <w:r>
        <w:rPr>
          <w:rFonts w:ascii="Times New Roman" w:hAnsi="Times New Roman" w:cs="Times New Roman"/>
          <w:lang w:val="en-CA"/>
        </w:rPr>
        <w:t>variation</w:t>
      </w:r>
      <w:ins w:id="432" w:author="Isabelle Cote" w:date="2024-09-03T15:00:00Z" w16du:dateUtc="2024-09-03T22:00:00Z">
        <w:r w:rsidR="00327838">
          <w:rPr>
            <w:rFonts w:ascii="Times New Roman" w:hAnsi="Times New Roman" w:cs="Times New Roman"/>
            <w:lang w:val="en-CA"/>
          </w:rPr>
          <w:t xml:space="preserve"> on the scale of </w:t>
        </w:r>
      </w:ins>
      <w:ins w:id="433" w:author="Isabelle Cote" w:date="2024-09-03T15:01:00Z" w16du:dateUtc="2024-09-03T22:01:00Z">
        <w:r w:rsidR="00327838">
          <w:rPr>
            <w:rFonts w:ascii="Times New Roman" w:hAnsi="Times New Roman" w:cs="Times New Roman"/>
            <w:lang w:val="en-CA"/>
          </w:rPr>
          <w:t xml:space="preserve">tens of </w:t>
        </w:r>
      </w:ins>
      <w:ins w:id="434" w:author="Isabelle Cote" w:date="2024-09-03T15:00:00Z" w16du:dateUtc="2024-09-03T22:00:00Z">
        <w:r w:rsidR="00327838">
          <w:rPr>
            <w:rFonts w:ascii="Times New Roman" w:hAnsi="Times New Roman" w:cs="Times New Roman"/>
            <w:lang w:val="en-CA"/>
          </w:rPr>
          <w:t>centimetres</w:t>
        </w:r>
      </w:ins>
      <w:r>
        <w:rPr>
          <w:rFonts w:ascii="Times New Roman" w:hAnsi="Times New Roman" w:cs="Times New Roman"/>
          <w:lang w:val="en-CA"/>
        </w:rPr>
        <w:t xml:space="preserve"> driven by animal biomass is possible</w:t>
      </w:r>
    </w:p>
    <w:p w14:paraId="34B4733F" w14:textId="77777777" w:rsidR="00CC5E86" w:rsidRDefault="00CC5E86" w:rsidP="00CC5E86">
      <w:pPr>
        <w:spacing w:line="480" w:lineRule="auto"/>
        <w:ind w:firstLine="720"/>
        <w:rPr>
          <w:ins w:id="435" w:author="Isabelle Cote" w:date="2024-09-03T14:50:00Z" w16du:dateUtc="2024-09-03T21:50:00Z"/>
          <w:rFonts w:ascii="Times New Roman" w:hAnsi="Times New Roman" w:cs="Times New Roman"/>
          <w:lang w:val="en-CA"/>
        </w:rPr>
      </w:pPr>
    </w:p>
    <w:p w14:paraId="0034A462" w14:textId="2E907A44" w:rsidR="005D293A" w:rsidRPr="00220618" w:rsidRDefault="005D293A" w:rsidP="005D293A">
      <w:pPr>
        <w:spacing w:line="480" w:lineRule="auto"/>
        <w:rPr>
          <w:ins w:id="436" w:author="Isabelle Cote" w:date="2024-09-03T14:50:00Z" w16du:dateUtc="2024-09-03T21:50:00Z"/>
          <w:rFonts w:ascii="Times New Roman" w:hAnsi="Times New Roman" w:cs="Times New Roman"/>
          <w:i/>
          <w:iCs/>
          <w:lang w:val="en-CA"/>
        </w:rPr>
      </w:pPr>
      <w:ins w:id="437" w:author="Isabelle Cote" w:date="2024-09-03T14:51:00Z" w16du:dateUtc="2024-09-03T21:51:00Z">
        <w:r>
          <w:rPr>
            <w:rFonts w:ascii="Times New Roman" w:hAnsi="Times New Roman" w:cs="Times New Roman"/>
            <w:i/>
            <w:iCs/>
            <w:lang w:val="en-CA"/>
          </w:rPr>
          <w:t>A role for</w:t>
        </w:r>
      </w:ins>
      <w:ins w:id="438" w:author="Isabelle Cote" w:date="2024-09-03T14:50:00Z" w16du:dateUtc="2024-09-03T21:50:00Z">
        <w:r w:rsidRPr="00220618">
          <w:rPr>
            <w:rFonts w:ascii="Times New Roman" w:hAnsi="Times New Roman" w:cs="Times New Roman"/>
            <w:i/>
            <w:iCs/>
            <w:lang w:val="en-CA"/>
          </w:rPr>
          <w:t xml:space="preserve"> species diversity?</w:t>
        </w:r>
      </w:ins>
    </w:p>
    <w:p w14:paraId="5909CE73" w14:textId="4C0060BE" w:rsidR="00A13236" w:rsidRDefault="005D293A" w:rsidP="005D293A">
      <w:pPr>
        <w:spacing w:line="480" w:lineRule="auto"/>
        <w:rPr>
          <w:ins w:id="439" w:author="Isabelle Cote" w:date="2024-09-03T15:07:00Z" w16du:dateUtc="2024-09-03T22:07:00Z"/>
          <w:rFonts w:ascii="Times New Roman" w:hAnsi="Times New Roman" w:cs="Times New Roman"/>
          <w:lang w:val="en-CA"/>
        </w:rPr>
      </w:pPr>
      <w:ins w:id="440" w:author="Isabelle Cote" w:date="2024-09-03T14:50:00Z" w16du:dateUtc="2024-09-03T21:50:00Z">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refs), in which case we might have expected both to have a similar, somewhat positive effect on </w:t>
        </w:r>
      </w:ins>
      <w:ins w:id="441" w:author="Isabelle Cote" w:date="2024-09-03T15:04:00Z" w16du:dateUtc="2024-09-03T22:04:00Z">
        <w:r w:rsidR="00712A40">
          <w:rPr>
            <w:rFonts w:ascii="Times New Roman" w:hAnsi="Times New Roman" w:cs="Times New Roman"/>
            <w:lang w:val="en-CA"/>
          </w:rPr>
          <w:t xml:space="preserve">ammonium. </w:t>
        </w:r>
      </w:ins>
      <w:ins w:id="442" w:author="Isabelle Cote" w:date="2024-09-03T14:50:00Z" w16du:dateUtc="2024-09-03T21:50:00Z">
        <w:r>
          <w:rPr>
            <w:rFonts w:ascii="Times New Roman" w:hAnsi="Times New Roman" w:cs="Times New Roman"/>
            <w:lang w:val="en-CA"/>
          </w:rPr>
          <w:t xml:space="preserve">This was not the case. </w:t>
        </w:r>
      </w:ins>
      <w:ins w:id="443" w:author="Isabelle Cote" w:date="2024-09-03T15:04:00Z" w16du:dateUtc="2024-09-03T22:04:00Z">
        <w:r w:rsidR="00712A40">
          <w:rPr>
            <w:rFonts w:ascii="Times New Roman" w:hAnsi="Times New Roman" w:cs="Times New Roman"/>
            <w:lang w:val="en-CA"/>
          </w:rPr>
          <w:t>B</w:t>
        </w:r>
      </w:ins>
      <w:ins w:id="444" w:author="Isabelle Cote" w:date="2024-09-03T14:50:00Z" w16du:dateUtc="2024-09-03T21:50:00Z">
        <w:r>
          <w:rPr>
            <w:rFonts w:ascii="Times New Roman" w:hAnsi="Times New Roman" w:cs="Times New Roman"/>
            <w:lang w:val="en-CA"/>
          </w:rPr>
          <w:t>iodiversity</w:t>
        </w:r>
      </w:ins>
      <w:ins w:id="445" w:author="Isabelle Cote" w:date="2024-09-03T15:03:00Z" w16du:dateUtc="2024-09-03T22:03:00Z">
        <w:r w:rsidR="00712A40">
          <w:rPr>
            <w:rFonts w:ascii="Times New Roman" w:hAnsi="Times New Roman" w:cs="Times New Roman"/>
            <w:lang w:val="en-CA"/>
          </w:rPr>
          <w:t xml:space="preserve"> had </w:t>
        </w:r>
      </w:ins>
      <w:ins w:id="446" w:author="Isabelle Cote" w:date="2024-09-03T15:22:00Z" w16du:dateUtc="2024-09-03T22:22:00Z">
        <w:r w:rsidR="00741F8A">
          <w:rPr>
            <w:rFonts w:ascii="Times New Roman" w:hAnsi="Times New Roman" w:cs="Times New Roman"/>
            <w:lang w:val="en-CA"/>
          </w:rPr>
          <w:t>a neutral effect on NH₄⁺ concentrations among sites and a</w:t>
        </w:r>
      </w:ins>
      <w:ins w:id="447" w:author="Isabelle Cote" w:date="2024-09-03T15:04:00Z" w16du:dateUtc="2024-09-03T22:04:00Z">
        <w:r w:rsidR="00712A40">
          <w:rPr>
            <w:rFonts w:ascii="Times New Roman" w:hAnsi="Times New Roman" w:cs="Times New Roman"/>
            <w:lang w:val="en-CA"/>
          </w:rPr>
          <w:t xml:space="preserve"> </w:t>
        </w:r>
      </w:ins>
      <w:ins w:id="448" w:author="Isabelle Cote" w:date="2024-09-03T15:03:00Z" w16du:dateUtc="2024-09-03T22:03:00Z">
        <w:r w:rsidR="00712A40">
          <w:rPr>
            <w:rFonts w:ascii="Times New Roman" w:hAnsi="Times New Roman" w:cs="Times New Roman"/>
            <w:lang w:val="en-CA"/>
          </w:rPr>
          <w:t>weakly negative effects on</w:t>
        </w:r>
      </w:ins>
      <w:ins w:id="449" w:author="Isabelle Cote" w:date="2024-09-03T15:04:00Z" w16du:dateUtc="2024-09-03T22:04:00Z">
        <w:r w:rsidR="00712A40">
          <w:rPr>
            <w:rFonts w:ascii="Times New Roman" w:hAnsi="Times New Roman" w:cs="Times New Roman"/>
            <w:lang w:val="en-CA"/>
          </w:rPr>
          <w:t xml:space="preserve"> </w:t>
        </w:r>
        <w:r w:rsidR="00712A40" w:rsidRPr="005F1E8D">
          <w:rPr>
            <w:rFonts w:ascii="Times New Roman" w:hAnsi="Times New Roman" w:cs="Times New Roman"/>
            <w:lang w:val="en-CA"/>
          </w:rPr>
          <w:t>∆</w:t>
        </w:r>
        <w:r w:rsidR="00712A40">
          <w:rPr>
            <w:rFonts w:ascii="Times New Roman" w:hAnsi="Times New Roman" w:cs="Times New Roman"/>
            <w:lang w:val="en-CA"/>
          </w:rPr>
          <w:t xml:space="preserve"> NH₄⁺</w:t>
        </w:r>
      </w:ins>
      <w:ins w:id="450" w:author="Isabelle Cote" w:date="2024-09-03T15:05:00Z" w16du:dateUtc="2024-09-03T22:05:00Z">
        <w:r w:rsidR="00712A40">
          <w:rPr>
            <w:rFonts w:ascii="Times New Roman" w:hAnsi="Times New Roman" w:cs="Times New Roman"/>
            <w:lang w:val="en-CA"/>
          </w:rPr>
          <w:t xml:space="preserve"> within </w:t>
        </w:r>
        <w:commentRangeStart w:id="451"/>
        <w:r w:rsidR="00712A40">
          <w:rPr>
            <w:rFonts w:ascii="Times New Roman" w:hAnsi="Times New Roman" w:cs="Times New Roman"/>
            <w:lang w:val="en-CA"/>
          </w:rPr>
          <w:t>sites</w:t>
        </w:r>
      </w:ins>
      <w:commentRangeEnd w:id="451"/>
      <w:ins w:id="452" w:author="Isabelle Cote" w:date="2024-09-03T15:22:00Z" w16du:dateUtc="2024-09-03T22:22:00Z">
        <w:r w:rsidR="00741F8A">
          <w:rPr>
            <w:rStyle w:val="CommentReference"/>
          </w:rPr>
          <w:commentReference w:id="451"/>
        </w:r>
      </w:ins>
      <w:ins w:id="453" w:author="Isabelle Cote" w:date="2024-09-03T15:04:00Z" w16du:dateUtc="2024-09-03T22:04:00Z">
        <w:r w:rsidR="00712A40">
          <w:rPr>
            <w:rFonts w:ascii="Times New Roman" w:hAnsi="Times New Roman" w:cs="Times New Roman"/>
            <w:lang w:val="en-CA"/>
          </w:rPr>
          <w:t xml:space="preserve">. </w:t>
        </w:r>
      </w:ins>
    </w:p>
    <w:p w14:paraId="4E5133CE" w14:textId="77777777" w:rsidR="00741F8A" w:rsidRPr="00741F8A" w:rsidRDefault="00A13236" w:rsidP="00741F8A">
      <w:pPr>
        <w:pStyle w:val="ListParagraph"/>
        <w:numPr>
          <w:ilvl w:val="0"/>
          <w:numId w:val="9"/>
        </w:numPr>
        <w:spacing w:line="480" w:lineRule="auto"/>
        <w:rPr>
          <w:ins w:id="454" w:author="Isabelle Cote" w:date="2024-09-03T15:16:00Z"/>
          <w:rFonts w:ascii="Times New Roman" w:hAnsi="Times New Roman" w:cs="Times New Roman"/>
        </w:rPr>
      </w:pPr>
      <w:ins w:id="455" w:author="Isabelle Cote" w:date="2024-09-03T15:14:00Z" w16du:dateUtc="2024-09-03T22:14:00Z">
        <w:r>
          <w:rPr>
            <w:rFonts w:ascii="Times New Roman" w:hAnsi="Times New Roman" w:cs="Times New Roman"/>
            <w:lang w:val="en-CA"/>
          </w:rPr>
          <w:t>A</w:t>
        </w:r>
      </w:ins>
      <w:ins w:id="456" w:author="Isabelle Cote" w:date="2024-09-03T15:15:00Z" w16du:dateUtc="2024-09-03T22:15:00Z">
        <w:r>
          <w:rPr>
            <w:rFonts w:ascii="Times New Roman" w:hAnsi="Times New Roman" w:cs="Times New Roman"/>
            <w:lang w:val="en-CA"/>
          </w:rPr>
          <w:t>bundance and species diversity are sometimes decoupled (</w:t>
        </w:r>
        <w:r w:rsidR="00741F8A">
          <w:rPr>
            <w:rFonts w:ascii="Times New Roman" w:hAnsi="Times New Roman" w:cs="Times New Roman"/>
            <w:lang w:val="en-CA"/>
          </w:rPr>
          <w:t xml:space="preserve">Kerr and Alroy 2023 </w:t>
        </w:r>
      </w:ins>
      <w:ins w:id="457" w:author="Isabelle Cote" w:date="2024-09-03T15:16:00Z">
        <w:r w:rsidR="00741F8A" w:rsidRPr="00741F8A">
          <w:rPr>
            <w:rFonts w:ascii="Times New Roman" w:hAnsi="Times New Roman" w:cs="Times New Roman"/>
          </w:rPr>
          <w:t>DOI</w:t>
        </w:r>
      </w:ins>
    </w:p>
    <w:p w14:paraId="6C4301C4" w14:textId="77777777" w:rsidR="00741F8A" w:rsidRPr="00741F8A" w:rsidRDefault="00741F8A" w:rsidP="00741F8A">
      <w:pPr>
        <w:pStyle w:val="ListParagraph"/>
        <w:numPr>
          <w:ilvl w:val="0"/>
          <w:numId w:val="9"/>
        </w:numPr>
        <w:spacing w:line="480" w:lineRule="auto"/>
        <w:rPr>
          <w:ins w:id="458" w:author="Isabelle Cote" w:date="2024-09-03T15:18:00Z"/>
          <w:rFonts w:ascii="Times New Roman" w:hAnsi="Times New Roman" w:cs="Times New Roman"/>
        </w:rPr>
      </w:pPr>
      <w:ins w:id="459" w:author="Isabelle Cote" w:date="2024-09-03T15:16:00Z">
        <w:r w:rsidRPr="00741F8A">
          <w:rPr>
            <w:rFonts w:ascii="Times New Roman" w:hAnsi="Times New Roman" w:cs="Times New Roman"/>
          </w:rPr>
          <w:t>10.21425/F5FBG58651</w:t>
        </w:r>
      </w:ins>
      <w:ins w:id="460" w:author="Isabelle Cote" w:date="2024-09-03T15:16:00Z" w16du:dateUtc="2024-09-03T22:16:00Z">
        <w:r>
          <w:rPr>
            <w:rFonts w:ascii="Times New Roman" w:hAnsi="Times New Roman" w:cs="Times New Roman"/>
          </w:rPr>
          <w:t>)</w:t>
        </w:r>
      </w:ins>
      <w:ins w:id="461" w:author="Isabelle Cote" w:date="2024-09-03T15:17:00Z" w16du:dateUtc="2024-09-03T22:17:00Z">
        <w:r>
          <w:rPr>
            <w:rFonts w:ascii="Times New Roman" w:hAnsi="Times New Roman" w:cs="Times New Roman"/>
          </w:rPr>
          <w:t xml:space="preserve"> because they have different drivers (e.g. </w:t>
        </w:r>
      </w:ins>
      <w:ins w:id="462" w:author="Isabelle Cote" w:date="2024-09-03T15:18:00Z" w16du:dateUtc="2024-09-03T22:18:00Z">
        <w:r>
          <w:rPr>
            <w:rFonts w:ascii="Times New Roman" w:hAnsi="Times New Roman" w:cs="Times New Roman"/>
          </w:rPr>
          <w:t xml:space="preserve">Mellin et al. 2010 </w:t>
        </w:r>
      </w:ins>
      <w:ins w:id="463" w:author="Isabelle Cote" w:date="2024-09-03T15:18:00Z">
        <w:r w:rsidRPr="00741F8A">
          <w:rPr>
            <w:rFonts w:ascii="Times New Roman" w:hAnsi="Times New Roman" w:cs="Times New Roman"/>
          </w:rPr>
          <w:t>DOI</w:t>
        </w:r>
      </w:ins>
    </w:p>
    <w:p w14:paraId="338A8BDB" w14:textId="7EE8BD90" w:rsidR="00A13236" w:rsidRDefault="00741F8A" w:rsidP="00741F8A">
      <w:pPr>
        <w:pStyle w:val="ListParagraph"/>
        <w:numPr>
          <w:ilvl w:val="0"/>
          <w:numId w:val="9"/>
        </w:numPr>
        <w:spacing w:line="480" w:lineRule="auto"/>
        <w:rPr>
          <w:ins w:id="464" w:author="Isabelle Cote" w:date="2024-09-03T15:15:00Z" w16du:dateUtc="2024-09-03T22:15:00Z"/>
          <w:rFonts w:ascii="Times New Roman" w:hAnsi="Times New Roman" w:cs="Times New Roman"/>
          <w:lang w:val="en-CA"/>
        </w:rPr>
      </w:pPr>
      <w:ins w:id="465" w:author="Isabelle Cote" w:date="2024-09-03T15:18:00Z">
        <w:r w:rsidRPr="00741F8A">
          <w:rPr>
            <w:rFonts w:ascii="Times New Roman" w:hAnsi="Times New Roman" w:cs="Times New Roman"/>
          </w:rPr>
          <w:t>10.1111/j.1466-8238.2009.00513.x</w:t>
        </w:r>
      </w:ins>
      <w:ins w:id="466" w:author="Isabelle Cote" w:date="2024-09-03T15:18:00Z" w16du:dateUtc="2024-09-03T22:18:00Z">
        <w:r>
          <w:rPr>
            <w:rFonts w:ascii="Times New Roman" w:hAnsi="Times New Roman" w:cs="Times New Roman"/>
          </w:rPr>
          <w:t>)</w:t>
        </w:r>
      </w:ins>
    </w:p>
    <w:p w14:paraId="1D0476A8" w14:textId="07BE8896" w:rsidR="00A13236" w:rsidRPr="00A13236" w:rsidRDefault="00A13236">
      <w:pPr>
        <w:pStyle w:val="ListParagraph"/>
        <w:numPr>
          <w:ilvl w:val="0"/>
          <w:numId w:val="9"/>
        </w:numPr>
        <w:spacing w:line="480" w:lineRule="auto"/>
        <w:rPr>
          <w:ins w:id="467" w:author="Isabelle Cote" w:date="2024-09-03T15:05:00Z" w16du:dateUtc="2024-09-03T22:05:00Z"/>
          <w:rFonts w:ascii="Times New Roman" w:hAnsi="Times New Roman" w:cs="Times New Roman"/>
          <w:lang w:val="en-CA"/>
          <w:rPrChange w:id="468" w:author="Isabelle Cote" w:date="2024-09-03T15:07:00Z" w16du:dateUtc="2024-09-03T22:07:00Z">
            <w:rPr>
              <w:ins w:id="469" w:author="Isabelle Cote" w:date="2024-09-03T15:05:00Z" w16du:dateUtc="2024-09-03T22:05:00Z"/>
              <w:lang w:val="en-CA"/>
            </w:rPr>
          </w:rPrChange>
        </w:rPr>
        <w:pPrChange w:id="470" w:author="Isabelle Cote" w:date="2024-09-03T15:07:00Z" w16du:dateUtc="2024-09-03T22:07:00Z">
          <w:pPr>
            <w:spacing w:line="480" w:lineRule="auto"/>
          </w:pPr>
        </w:pPrChange>
      </w:pPr>
      <w:ins w:id="471" w:author="Isabelle Cote" w:date="2024-09-03T15:07:00Z" w16du:dateUtc="2024-09-03T22:07:00Z">
        <w:r>
          <w:rPr>
            <w:rFonts w:ascii="Times New Roman" w:hAnsi="Times New Roman" w:cs="Times New Roman"/>
            <w:lang w:val="en-CA"/>
          </w:rPr>
          <w:t>Scale of variation in species diversity might be much larger than the largest scale studied here (e.g.Ar</w:t>
        </w:r>
      </w:ins>
      <w:ins w:id="472" w:author="Isabelle Cote" w:date="2024-09-03T15:08:00Z" w16du:dateUtc="2024-09-03T22:08:00Z">
        <w:r>
          <w:rPr>
            <w:rFonts w:ascii="Times New Roman" w:hAnsi="Times New Roman" w:cs="Times New Roman"/>
            <w:lang w:val="en-CA"/>
          </w:rPr>
          <w:t xml:space="preserve">chambault and Bourget </w:t>
        </w:r>
      </w:ins>
      <w:ins w:id="473" w:author="Isabelle Cote" w:date="2024-09-03T15:09:00Z" w16du:dateUtc="2024-09-03T22:09:00Z">
        <w:r>
          <w:rPr>
            <w:rFonts w:ascii="Times New Roman" w:hAnsi="Times New Roman" w:cs="Times New Roman"/>
            <w:lang w:val="en-CA"/>
          </w:rPr>
          <w:t xml:space="preserve">1996 </w:t>
        </w:r>
      </w:ins>
      <w:ins w:id="474" w:author="Isabelle Cote" w:date="2024-09-03T15:08:00Z" w16du:dateUtc="2024-09-03T22:08:00Z">
        <w:r>
          <w:rPr>
            <w:rFonts w:ascii="Times New Roman" w:hAnsi="Times New Roman" w:cs="Times New Roman"/>
            <w:lang w:val="en-CA"/>
          </w:rPr>
          <w:t>found that scale of variation in diversity for intertidal species was km while scale for variation in abundance was cm)</w:t>
        </w:r>
      </w:ins>
      <w:ins w:id="475" w:author="Isabelle Cote" w:date="2024-09-03T15:09:00Z" w16du:dateUtc="2024-09-03T22:09:00Z">
        <w:r>
          <w:rPr>
            <w:rFonts w:ascii="Times New Roman" w:hAnsi="Times New Roman" w:cs="Times New Roman"/>
            <w:lang w:val="en-CA"/>
          </w:rPr>
          <w:t xml:space="preserve"> </w:t>
        </w:r>
        <w:r w:rsidRPr="00A13236">
          <w:rPr>
            <w:rFonts w:ascii="Times New Roman" w:hAnsi="Times New Roman" w:cs="Times New Roman"/>
            <w:lang w:val="en-CA"/>
          </w:rPr>
          <w:t>doi:10.3354/meps136111</w:t>
        </w:r>
      </w:ins>
    </w:p>
    <w:p w14:paraId="7E92E265" w14:textId="3A6C9D8F" w:rsidR="005D293A" w:rsidRDefault="00A13236">
      <w:pPr>
        <w:spacing w:line="480" w:lineRule="auto"/>
        <w:rPr>
          <w:ins w:id="476" w:author="Isabelle Cote" w:date="2024-09-03T14:50:00Z" w16du:dateUtc="2024-09-03T21:50:00Z"/>
          <w:rFonts w:ascii="Times New Roman" w:hAnsi="Times New Roman" w:cs="Times New Roman"/>
          <w:lang w:val="en-CA"/>
        </w:rPr>
        <w:pPrChange w:id="477" w:author="Isabelle Cote" w:date="2024-09-03T14:51:00Z" w16du:dateUtc="2024-09-03T21:51:00Z">
          <w:pPr>
            <w:spacing w:line="480" w:lineRule="auto"/>
            <w:ind w:firstLine="720"/>
          </w:pPr>
        </w:pPrChange>
      </w:pPr>
      <w:ins w:id="478" w:author="Isabelle Cote" w:date="2024-09-03T15:05:00Z" w16du:dateUtc="2024-09-03T22:05:00Z">
        <w:r>
          <w:rPr>
            <w:rFonts w:ascii="Times New Roman" w:hAnsi="Times New Roman" w:cs="Times New Roman"/>
            <w:lang w:val="en-CA"/>
          </w:rPr>
          <w:t>[</w:t>
        </w:r>
      </w:ins>
      <w:ins w:id="479" w:author="Isabelle Cote" w:date="2024-09-03T14:50:00Z" w16du:dateUtc="2024-09-03T21:50:00Z">
        <w:r w:rsidR="005D293A">
          <w:rPr>
            <w:rFonts w:ascii="Times New Roman" w:hAnsi="Times New Roman" w:cs="Times New Roman"/>
            <w:lang w:val="en-CA"/>
          </w:rPr>
          <w:t xml:space="preserve">Elucidating the tangled relationships between the abundances of each species in communities is challenging, as some families may be sources of NH₄⁺, while others may benefit from increases in primary productivity due to NH₄⁺ production by other families. As surveys were conducted at </w:t>
        </w:r>
        <w:r w:rsidR="005D293A">
          <w:rPr>
            <w:rFonts w:ascii="Times New Roman" w:hAnsi="Times New Roman" w:cs="Times New Roman"/>
            <w:lang w:val="en-CA"/>
          </w:rPr>
          <w:lastRenderedPageBreak/>
          <w:t>the edges of kelp forests due to difficulties conducting a 5 m wide fish belt survey in thick kelp, our communities are more representative of kelp forest associated species, and not necessarily the species living immediately within the kelp. Nevertheless, we did find more species at our kelp sites compared to the rocky reef sites, supporting extensive research on the positive effect of kelp on biodiversity (CITE).</w:t>
        </w:r>
      </w:ins>
      <w:ins w:id="480" w:author="Isabelle Cote" w:date="2024-09-03T15:06:00Z" w16du:dateUtc="2024-09-03T22:06:00Z">
        <w:r>
          <w:rPr>
            <w:rFonts w:ascii="Times New Roman" w:hAnsi="Times New Roman" w:cs="Times New Roman"/>
            <w:lang w:val="en-CA"/>
          </w:rPr>
          <w:t>]</w:t>
        </w:r>
      </w:ins>
    </w:p>
    <w:p w14:paraId="02FB5023" w14:textId="77777777" w:rsidR="005D293A" w:rsidRDefault="005D293A" w:rsidP="00CC5E86">
      <w:pPr>
        <w:spacing w:line="480" w:lineRule="auto"/>
        <w:ind w:firstLine="720"/>
        <w:rPr>
          <w:ins w:id="481" w:author="Isabelle Cote" w:date="2024-09-03T15:23:00Z" w16du:dateUtc="2024-09-03T22:23:00Z"/>
          <w:rFonts w:ascii="Times New Roman" w:hAnsi="Times New Roman" w:cs="Times New Roman"/>
          <w:lang w:val="en-CA"/>
        </w:rPr>
      </w:pPr>
    </w:p>
    <w:p w14:paraId="784D0B01" w14:textId="77777777" w:rsidR="00741F8A" w:rsidRPr="00220618" w:rsidRDefault="00741F8A" w:rsidP="00741F8A">
      <w:pPr>
        <w:spacing w:line="480" w:lineRule="auto"/>
        <w:rPr>
          <w:ins w:id="482" w:author="Isabelle Cote" w:date="2024-09-03T15:23:00Z" w16du:dateUtc="2024-09-03T22:23:00Z"/>
          <w:rFonts w:ascii="Times New Roman" w:hAnsi="Times New Roman" w:cs="Times New Roman"/>
          <w:i/>
          <w:iCs/>
          <w:lang w:val="en-CA"/>
        </w:rPr>
      </w:pPr>
      <w:ins w:id="483" w:author="Isabelle Cote" w:date="2024-09-03T15:23:00Z" w16du:dateUtc="2024-09-03T22:23:00Z">
        <w:r w:rsidRPr="00220618">
          <w:rPr>
            <w:rFonts w:ascii="Times New Roman" w:hAnsi="Times New Roman" w:cs="Times New Roman"/>
            <w:i/>
            <w:iCs/>
            <w:lang w:val="en-CA"/>
          </w:rPr>
          <w:t xml:space="preserve">Conclusion </w:t>
        </w:r>
      </w:ins>
    </w:p>
    <w:p w14:paraId="53C3137F" w14:textId="431FC07C" w:rsidR="00741F8A" w:rsidRDefault="00741F8A">
      <w:pPr>
        <w:spacing w:line="480" w:lineRule="auto"/>
        <w:rPr>
          <w:rFonts w:ascii="Times New Roman" w:hAnsi="Times New Roman" w:cs="Times New Roman"/>
          <w:lang w:val="en-CA"/>
        </w:rPr>
        <w:pPrChange w:id="484" w:author="Isabelle Cote" w:date="2024-09-03T15:23:00Z" w16du:dateUtc="2024-09-03T22:23:00Z">
          <w:pPr>
            <w:spacing w:line="480" w:lineRule="auto"/>
            <w:ind w:firstLine="720"/>
          </w:pPr>
        </w:pPrChange>
      </w:pPr>
      <w:ins w:id="485" w:author="Isabelle Cote" w:date="2024-09-03T15:23:00Z" w16du:dateUtc="2024-09-03T22:23:00Z">
        <w:r>
          <w:rPr>
            <w:rFonts w:ascii="Times New Roman" w:hAnsi="Times New Roman" w:cs="Times New Roman"/>
            <w:lang w:val="en-CA"/>
          </w:rPr>
          <w:t xml:space="preserve">Despite the mixing forces of currents and tides, spatial heterogeneity in ammonium concentration </w:t>
        </w:r>
      </w:ins>
      <w:ins w:id="486" w:author="Isabelle Cote" w:date="2024-09-03T15:26:00Z" w16du:dateUtc="2024-09-03T22:26:00Z">
        <w:r w:rsidR="00E07FB1">
          <w:rPr>
            <w:rFonts w:ascii="Times New Roman" w:hAnsi="Times New Roman" w:cs="Times New Roman"/>
            <w:lang w:val="en-CA"/>
          </w:rPr>
          <w:t>is</w:t>
        </w:r>
      </w:ins>
      <w:ins w:id="487" w:author="Isabelle Cote" w:date="2024-09-03T15:23:00Z" w16du:dateUtc="2024-09-03T22:23:00Z">
        <w:r>
          <w:rPr>
            <w:rFonts w:ascii="Times New Roman" w:hAnsi="Times New Roman" w:cs="Times New Roman"/>
            <w:lang w:val="en-CA"/>
          </w:rPr>
          <w:t xml:space="preserve"> dete</w:t>
        </w:r>
      </w:ins>
      <w:ins w:id="488" w:author="Isabelle Cote" w:date="2024-09-03T15:24:00Z" w16du:dateUtc="2024-09-03T22:24:00Z">
        <w:r>
          <w:rPr>
            <w:rFonts w:ascii="Times New Roman" w:hAnsi="Times New Roman" w:cs="Times New Roman"/>
            <w:lang w:val="en-CA"/>
          </w:rPr>
          <w:t>ctable at a broad range of scales. Our findings are pot</w:t>
        </w:r>
      </w:ins>
      <w:ins w:id="489" w:author="Isabelle Cote" w:date="2024-09-03T15:25:00Z" w16du:dateUtc="2024-09-03T22:25:00Z">
        <w:r>
          <w:rPr>
            <w:rFonts w:ascii="Times New Roman" w:hAnsi="Times New Roman" w:cs="Times New Roman"/>
            <w:lang w:val="en-CA"/>
          </w:rPr>
          <w:t xml:space="preserve">entially </w:t>
        </w:r>
      </w:ins>
      <w:ins w:id="490" w:author="Isabelle Cote" w:date="2024-09-03T15:24:00Z" w16du:dateUtc="2024-09-03T22:24:00Z">
        <w:r>
          <w:rPr>
            <w:rFonts w:ascii="Times New Roman" w:hAnsi="Times New Roman" w:cs="Times New Roman"/>
            <w:lang w:val="en-CA"/>
          </w:rPr>
          <w:t xml:space="preserve">important for understanding variation in primary </w:t>
        </w:r>
        <w:commentRangeStart w:id="491"/>
        <w:r>
          <w:rPr>
            <w:rFonts w:ascii="Times New Roman" w:hAnsi="Times New Roman" w:cs="Times New Roman"/>
            <w:lang w:val="en-CA"/>
          </w:rPr>
          <w:t>productivity</w:t>
        </w:r>
      </w:ins>
      <w:commentRangeEnd w:id="491"/>
      <w:ins w:id="492" w:author="Isabelle Cote" w:date="2024-09-03T15:25:00Z" w16du:dateUtc="2024-09-03T22:25:00Z">
        <w:r>
          <w:rPr>
            <w:rStyle w:val="CommentReference"/>
          </w:rPr>
          <w:commentReference w:id="491"/>
        </w:r>
      </w:ins>
      <w:ins w:id="493" w:author="Isabelle Cote" w:date="2024-09-03T15:24:00Z" w16du:dateUtc="2024-09-03T22:24:00Z">
        <w:r>
          <w:rPr>
            <w:rFonts w:ascii="Times New Roman" w:hAnsi="Times New Roman" w:cs="Times New Roman"/>
            <w:lang w:val="en-CA"/>
          </w:rPr>
          <w:t xml:space="preserve">. </w:t>
        </w:r>
      </w:ins>
    </w:p>
    <w:p w14:paraId="3EC4A04F" w14:textId="1D2035F1" w:rsidR="00AA2E4B" w:rsidRDefault="00282591" w:rsidP="00AA2E4B">
      <w:pPr>
        <w:spacing w:line="480" w:lineRule="auto"/>
        <w:rPr>
          <w:rFonts w:ascii="Times New Roman" w:hAnsi="Times New Roman" w:cs="Times New Roman"/>
          <w:lang w:val="en-CA"/>
        </w:rPr>
      </w:pPr>
      <w:del w:id="494" w:author="Isabelle Cote" w:date="2024-09-03T15:24:00Z" w16du:dateUtc="2024-09-03T22:24:00Z">
        <w:r w:rsidDel="00741F8A">
          <w:rPr>
            <w:rFonts w:ascii="Times New Roman" w:hAnsi="Times New Roman" w:cs="Times New Roman"/>
            <w:lang w:val="en-CA"/>
          </w:rPr>
          <w:tab/>
          <w:delText xml:space="preserve">Finally, </w:delText>
        </w:r>
      </w:del>
      <w:r>
        <w:rPr>
          <w:rFonts w:ascii="Times New Roman" w:hAnsi="Times New Roman" w:cs="Times New Roman"/>
          <w:lang w:val="en-CA"/>
        </w:rPr>
        <w:t xml:space="preserve">we must consider whether the NH₄⁺ variation described by our studies could translate into meaningful </w:t>
      </w:r>
      <w:r w:rsidR="00736CF0">
        <w:rPr>
          <w:rFonts w:ascii="Times New Roman" w:hAnsi="Times New Roman" w:cs="Times New Roman"/>
          <w:lang w:val="en-CA"/>
        </w:rPr>
        <w:t xml:space="preserve">variation in primary productivity. Increased primary productivity has been seen at orders of variation </w:t>
      </w:r>
      <w:r w:rsidR="002F60B0">
        <w:rPr>
          <w:rFonts w:ascii="Times New Roman" w:hAnsi="Times New Roman" w:cs="Times New Roman"/>
          <w:lang w:val="en-CA"/>
        </w:rPr>
        <w:t>from</w:t>
      </w:r>
      <w:r w:rsidR="00D4727E">
        <w:rPr>
          <w:rFonts w:ascii="Times New Roman" w:hAnsi="Times New Roman" w:cs="Times New Roman"/>
          <w:lang w:val="en-CA"/>
        </w:rPr>
        <w:t xml:space="preserve"> 1.3 – </w:t>
      </w:r>
      <w:r w:rsidR="00D44394">
        <w:rPr>
          <w:rFonts w:ascii="Times New Roman" w:hAnsi="Times New Roman" w:cs="Times New Roman"/>
          <w:lang w:val="en-CA"/>
        </w:rPr>
        <w:t>9</w:t>
      </w:r>
      <w:r w:rsidR="00D4727E">
        <w:rPr>
          <w:rFonts w:ascii="Times New Roman" w:hAnsi="Times New Roman" w:cs="Times New Roman"/>
          <w:lang w:val="en-CA"/>
        </w:rPr>
        <w:t xml:space="preserve">x in NH₄⁺ </w:t>
      </w:r>
      <w:commentRangeStart w:id="495"/>
      <w:r w:rsidR="00D4727E">
        <w:rPr>
          <w:rFonts w:ascii="Times New Roman" w:hAnsi="Times New Roman" w:cs="Times New Roman"/>
          <w:lang w:val="en-CA"/>
        </w:rPr>
        <w:fldChar w:fldCharType="begin"/>
      </w:r>
      <w:r w:rsidR="00D44394">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D4727E">
        <w:rPr>
          <w:rFonts w:ascii="Times New Roman" w:hAnsi="Times New Roman" w:cs="Times New Roman"/>
          <w:lang w:val="en-CA"/>
        </w:rPr>
        <w:fldChar w:fldCharType="separate"/>
      </w:r>
      <w:r w:rsidR="00D44394">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D4727E">
        <w:rPr>
          <w:rFonts w:ascii="Times New Roman" w:hAnsi="Times New Roman" w:cs="Times New Roman"/>
          <w:lang w:val="en-CA"/>
        </w:rPr>
        <w:fldChar w:fldCharType="end"/>
      </w:r>
      <w:commentRangeEnd w:id="495"/>
      <w:r w:rsidR="006610AC">
        <w:rPr>
          <w:rStyle w:val="CommentReference"/>
        </w:rPr>
        <w:commentReference w:id="495"/>
      </w:r>
      <w:r w:rsidR="00736CF0">
        <w:rPr>
          <w:rFonts w:ascii="Times New Roman" w:hAnsi="Times New Roman" w:cs="Times New Roman"/>
          <w:lang w:val="en-CA"/>
        </w:rPr>
        <w:t xml:space="preserve">, which is </w:t>
      </w:r>
      <w:r w:rsidR="00A37BD2">
        <w:rPr>
          <w:rFonts w:ascii="Times New Roman" w:hAnsi="Times New Roman" w:cs="Times New Roman"/>
          <w:lang w:val="en-CA"/>
        </w:rPr>
        <w:t xml:space="preserve">within the range of </w:t>
      </w:r>
      <w:r w:rsidR="00736CF0">
        <w:rPr>
          <w:rFonts w:ascii="Times New Roman" w:hAnsi="Times New Roman" w:cs="Times New Roman"/>
          <w:lang w:val="en-CA"/>
        </w:rPr>
        <w:t xml:space="preserve">variation we saw at </w:t>
      </w:r>
      <w:r w:rsidR="00A37BD2">
        <w:rPr>
          <w:rFonts w:ascii="Times New Roman" w:hAnsi="Times New Roman" w:cs="Times New Roman"/>
          <w:lang w:val="en-CA"/>
        </w:rPr>
        <w:t xml:space="preserve">all three spatial </w:t>
      </w:r>
      <w:r w:rsidR="00736CF0">
        <w:rPr>
          <w:rFonts w:ascii="Times New Roman" w:hAnsi="Times New Roman" w:cs="Times New Roman"/>
          <w:lang w:val="en-CA"/>
        </w:rPr>
        <w:t xml:space="preserve">scales. </w:t>
      </w:r>
      <w:r w:rsidR="00AA2E4B">
        <w:rPr>
          <w:rFonts w:ascii="Times New Roman" w:hAnsi="Times New Roman" w:cs="Times New Roman"/>
          <w:lang w:val="en-CA"/>
        </w:rPr>
        <w:t>Even in nutrient-replete upwelling ecosystems, an increase in NH₄⁺ from 0.08 uM to 1.26 uM (</w:t>
      </w:r>
      <w:r w:rsidR="006610AC">
        <w:rPr>
          <w:rFonts w:ascii="Times New Roman" w:hAnsi="Times New Roman" w:cs="Times New Roman"/>
          <w:lang w:val="en-CA"/>
        </w:rPr>
        <w:t>15.8x difference</w:t>
      </w:r>
      <w:r w:rsidR="00AA2E4B">
        <w:rPr>
          <w:rFonts w:ascii="Times New Roman" w:hAnsi="Times New Roman" w:cs="Times New Roman"/>
          <w:lang w:val="en-CA"/>
        </w:rPr>
        <w:t xml:space="preserve">) was linked to increased tissue nitrogen and coverage of an intertidal seawee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Aquilino et al., 200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a </w:t>
      </w:r>
      <w:r w:rsidR="000150A2">
        <w:rPr>
          <w:rFonts w:ascii="Times New Roman" w:hAnsi="Times New Roman" w:cs="Times New Roman"/>
          <w:lang w:val="en-CA"/>
        </w:rPr>
        <w:t>1.8x</w:t>
      </w:r>
      <w:r w:rsidR="00736CF0">
        <w:rPr>
          <w:rFonts w:ascii="Times New Roman" w:hAnsi="Times New Roman" w:cs="Times New Roman"/>
          <w:lang w:val="en-CA"/>
        </w:rPr>
        <w:t xml:space="preserve"> increase</w:t>
      </w:r>
      <w:r w:rsidR="000150A2">
        <w:rPr>
          <w:rFonts w:ascii="Times New Roman" w:hAnsi="Times New Roman" w:cs="Times New Roman"/>
          <w:lang w:val="en-CA"/>
        </w:rPr>
        <w:t xml:space="preserve"> </w:t>
      </w:r>
      <w:r w:rsidR="00AA2E4B">
        <w:rPr>
          <w:rFonts w:ascii="Times New Roman" w:hAnsi="Times New Roman" w:cs="Times New Roman"/>
          <w:lang w:val="en-CA"/>
        </w:rPr>
        <w:t xml:space="preserve">in NH₄⁺ increased </w:t>
      </w:r>
      <w:r w:rsidR="00736CF0">
        <w:rPr>
          <w:rFonts w:ascii="Times New Roman" w:hAnsi="Times New Roman" w:cs="Times New Roman"/>
          <w:lang w:val="en-CA"/>
        </w:rPr>
        <w:t>growth in subtidal seaweeds</w:t>
      </w:r>
      <w:r w:rsidR="000150A2">
        <w:rPr>
          <w:rFonts w:ascii="Times New Roman" w:hAnsi="Times New Roman" w:cs="Times New Roman"/>
          <w:lang w:val="en-CA"/>
        </w:rPr>
        <w:t xml:space="preserve"> in Barkley Soun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0150A2">
        <w:rPr>
          <w:rFonts w:ascii="Times New Roman" w:hAnsi="Times New Roman" w:cs="Times New Roman"/>
          <w:lang w:val="en-CA"/>
        </w:rPr>
        <w:t>.</w:t>
      </w:r>
      <w:r w:rsidR="00736CF0">
        <w:rPr>
          <w:rFonts w:ascii="Times New Roman" w:hAnsi="Times New Roman" w:cs="Times New Roman"/>
          <w:lang w:val="en-CA"/>
        </w:rPr>
        <w:t xml:space="preserve"> </w:t>
      </w:r>
      <w:r w:rsidR="00AA2E4B">
        <w:rPr>
          <w:rFonts w:ascii="Times New Roman" w:hAnsi="Times New Roman" w:cs="Times New Roman"/>
          <w:lang w:val="en-CA"/>
        </w:rPr>
        <w:t xml:space="preserve">Given the annual depletion of nitrates each summer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primary producers preference for NH₄⁺ over nitrate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Phillips and Hurd, 2004)</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w:t>
      </w:r>
      <w:r w:rsidR="00736CF0">
        <w:rPr>
          <w:rFonts w:ascii="Times New Roman" w:hAnsi="Times New Roman" w:cs="Times New Roman"/>
          <w:lang w:val="en-CA"/>
        </w:rPr>
        <w:t xml:space="preserve">it’s </w:t>
      </w:r>
      <w:r w:rsidR="00AA2E4B">
        <w:rPr>
          <w:rFonts w:ascii="Times New Roman" w:hAnsi="Times New Roman" w:cs="Times New Roman"/>
          <w:lang w:val="en-CA"/>
        </w:rPr>
        <w:t>likely that the NH₄⁺ variation we documented at meso-, small-, and small</w:t>
      </w:r>
      <w:r w:rsidR="004F7AE3">
        <w:rPr>
          <w:rFonts w:ascii="Times New Roman" w:hAnsi="Times New Roman" w:cs="Times New Roman"/>
          <w:lang w:val="en-CA"/>
        </w:rPr>
        <w:t>er</w:t>
      </w:r>
      <w:r w:rsidR="00AA2E4B">
        <w:rPr>
          <w:rFonts w:ascii="Times New Roman" w:hAnsi="Times New Roman" w:cs="Times New Roman"/>
          <w:lang w:val="en-CA"/>
        </w:rPr>
        <w:t>-scales contribute to variation in primary productivity and potentially bottom-up control.</w:t>
      </w:r>
    </w:p>
    <w:p w14:paraId="025627CA" w14:textId="1846BF75" w:rsidR="0003188A" w:rsidRDefault="0003188A" w:rsidP="00282591">
      <w:pPr>
        <w:spacing w:line="480" w:lineRule="auto"/>
        <w:rPr>
          <w:ins w:id="496" w:author="Isabelle Cote" w:date="2024-09-03T14:49:00Z" w16du:dateUtc="2024-09-03T21:49:00Z"/>
          <w:rFonts w:ascii="Times New Roman" w:hAnsi="Times New Roman" w:cs="Times New Roman"/>
          <w:lang w:val="en-CA"/>
        </w:rPr>
      </w:pPr>
    </w:p>
    <w:p w14:paraId="6F69FCF5" w14:textId="77777777" w:rsidR="005D293A" w:rsidRPr="005D293A" w:rsidRDefault="005D293A" w:rsidP="00282591">
      <w:pPr>
        <w:spacing w:line="480" w:lineRule="auto"/>
        <w:rPr>
          <w:ins w:id="497" w:author="Isabelle Cote" w:date="2024-09-03T14:49:00Z" w16du:dateUtc="2024-09-03T21:49:00Z"/>
          <w:rFonts w:ascii="Times New Roman" w:hAnsi="Times New Roman" w:cs="Times New Roman"/>
          <w:lang w:val="en-CA"/>
        </w:rPr>
      </w:pPr>
    </w:p>
    <w:p w14:paraId="57EF9637" w14:textId="77777777" w:rsidR="005D293A" w:rsidRDefault="005D293A" w:rsidP="00282591">
      <w:pPr>
        <w:spacing w:line="480" w:lineRule="auto"/>
        <w:rPr>
          <w:rFonts w:ascii="Times New Roman" w:hAnsi="Times New Roman" w:cs="Times New Roman"/>
          <w:lang w:val="en-CA"/>
        </w:rPr>
      </w:pPr>
    </w:p>
    <w:p w14:paraId="37342B6C" w14:textId="7D225C93" w:rsidR="001A2E91" w:rsidRPr="005D293A" w:rsidDel="00741F8A" w:rsidRDefault="001A2E91" w:rsidP="00282591">
      <w:pPr>
        <w:spacing w:line="480" w:lineRule="auto"/>
        <w:rPr>
          <w:del w:id="498" w:author="Isabelle Cote" w:date="2024-09-03T15:23:00Z" w16du:dateUtc="2024-09-03T22:23:00Z"/>
          <w:rFonts w:ascii="Times New Roman" w:hAnsi="Times New Roman" w:cs="Times New Roman"/>
          <w:i/>
          <w:iCs/>
          <w:lang w:val="en-CA"/>
          <w:rPrChange w:id="499" w:author="Isabelle Cote" w:date="2024-09-03T14:49:00Z" w16du:dateUtc="2024-09-03T21:49:00Z">
            <w:rPr>
              <w:del w:id="500" w:author="Isabelle Cote" w:date="2024-09-03T15:23:00Z" w16du:dateUtc="2024-09-03T22:23:00Z"/>
              <w:rFonts w:ascii="Times New Roman" w:hAnsi="Times New Roman" w:cs="Times New Roman"/>
              <w:lang w:val="en-CA"/>
            </w:rPr>
          </w:rPrChange>
        </w:rPr>
      </w:pPr>
      <w:del w:id="501" w:author="Isabelle Cote" w:date="2024-09-03T15:23:00Z" w16du:dateUtc="2024-09-03T22:23:00Z">
        <w:r w:rsidRPr="005D293A" w:rsidDel="00741F8A">
          <w:rPr>
            <w:rFonts w:ascii="Times New Roman" w:hAnsi="Times New Roman" w:cs="Times New Roman"/>
            <w:i/>
            <w:iCs/>
            <w:lang w:val="en-CA"/>
            <w:rPrChange w:id="502" w:author="Isabelle Cote" w:date="2024-09-03T14:49:00Z" w16du:dateUtc="2024-09-03T21:49:00Z">
              <w:rPr>
                <w:rFonts w:ascii="Times New Roman" w:hAnsi="Times New Roman" w:cs="Times New Roman"/>
                <w:lang w:val="en-CA"/>
              </w:rPr>
            </w:rPrChange>
          </w:rPr>
          <w:delText xml:space="preserve">Conclusion </w:delText>
        </w:r>
      </w:del>
      <w:del w:id="503" w:author="Isabelle Cote" w:date="2024-09-03T14:49:00Z" w16du:dateUtc="2024-09-03T21:49:00Z">
        <w:r w:rsidRPr="005D293A" w:rsidDel="005D293A">
          <w:rPr>
            <w:rFonts w:ascii="Times New Roman" w:hAnsi="Times New Roman" w:cs="Times New Roman"/>
            <w:i/>
            <w:iCs/>
            <w:lang w:val="en-CA"/>
            <w:rPrChange w:id="504" w:author="Isabelle Cote" w:date="2024-09-03T14:49:00Z" w16du:dateUtc="2024-09-03T21:49:00Z">
              <w:rPr>
                <w:rFonts w:ascii="Times New Roman" w:hAnsi="Times New Roman" w:cs="Times New Roman"/>
                <w:lang w:val="en-CA"/>
              </w:rPr>
            </w:rPrChange>
          </w:rPr>
          <w:delText>paragraph??????</w:delText>
        </w:r>
      </w:del>
    </w:p>
    <w:p w14:paraId="3CBCB2AA" w14:textId="77777777" w:rsidR="006820B0" w:rsidRDefault="006820B0" w:rsidP="00282591">
      <w:pPr>
        <w:spacing w:line="480" w:lineRule="auto"/>
        <w:rPr>
          <w:rFonts w:ascii="Times New Roman" w:hAnsi="Times New Roman" w:cs="Times New Roman"/>
          <w:lang w:val="en-CA"/>
        </w:rPr>
      </w:pPr>
    </w:p>
    <w:p w14:paraId="69F3ED38" w14:textId="0A31BC5F" w:rsidR="0003188A" w:rsidRPr="00584638" w:rsidRDefault="0003188A" w:rsidP="00282591">
      <w:pPr>
        <w:spacing w:line="480" w:lineRule="auto"/>
        <w:rPr>
          <w:rFonts w:ascii="Times New Roman" w:hAnsi="Times New Roman" w:cs="Times New Roman"/>
          <w:u w:val="single"/>
          <w:lang w:val="en-CA"/>
        </w:rPr>
      </w:pPr>
      <w:r w:rsidRPr="0003188A">
        <w:rPr>
          <w:rFonts w:ascii="Times New Roman" w:hAnsi="Times New Roman" w:cs="Times New Roman"/>
          <w:u w:val="single"/>
          <w:lang w:val="en-CA"/>
        </w:rPr>
        <w:t>Discussion outline:</w:t>
      </w:r>
    </w:p>
    <w:p w14:paraId="3EA53B27" w14:textId="645BE06B"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Paragraph 1: restate results from each spatial scale and address hypotheses. We found evidence of meso-scale, small-scale, and small</w:t>
      </w:r>
      <w:r w:rsidR="004F7AE3">
        <w:rPr>
          <w:rFonts w:ascii="Times New Roman" w:hAnsi="Times New Roman" w:cs="Times New Roman"/>
          <w:lang w:val="en-CA"/>
        </w:rPr>
        <w:t>er</w:t>
      </w:r>
      <w:r w:rsidRPr="00926BE5">
        <w:rPr>
          <w:rFonts w:ascii="Times New Roman" w:hAnsi="Times New Roman" w:cs="Times New Roman"/>
          <w:lang w:val="en-CA"/>
        </w:rPr>
        <w:t>-scale variation in NH</w:t>
      </w:r>
      <w:r w:rsidRPr="00926BE5">
        <w:rPr>
          <w:rFonts w:ascii="Cambria Math" w:hAnsi="Cambria Math" w:cs="Cambria Math"/>
          <w:lang w:val="en-CA"/>
        </w:rPr>
        <w:t>₄⁺</w:t>
      </w:r>
      <w:r w:rsidRPr="00926BE5">
        <w:rPr>
          <w:rFonts w:ascii="Times New Roman" w:hAnsi="Times New Roman" w:cs="Times New Roman"/>
          <w:lang w:val="en-CA"/>
        </w:rPr>
        <w:t xml:space="preserve">. Flow and animals were important at all three scales.   </w:t>
      </w:r>
    </w:p>
    <w:p w14:paraId="7E16386E" w14:textId="77777777" w:rsidR="00D5697E" w:rsidRDefault="00D5697E" w:rsidP="008B2197">
      <w:pPr>
        <w:spacing w:line="480" w:lineRule="auto"/>
        <w:ind w:firstLine="720"/>
        <w:rPr>
          <w:rFonts w:ascii="Times New Roman" w:hAnsi="Times New Roman" w:cs="Times New Roman"/>
          <w:lang w:val="en-CA"/>
        </w:rPr>
      </w:pPr>
    </w:p>
    <w:p w14:paraId="1829B8A1"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 xml:space="preserve">Paragraph 2: Among-site. How does that measure up to other drivers of variability (nitrates from upwelling!) </w:t>
      </w:r>
    </w:p>
    <w:p w14:paraId="6FAF31CA" w14:textId="77777777" w:rsidR="00D5697E" w:rsidRDefault="00D5697E" w:rsidP="00D5697E">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2F1603E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Us6xT3vP","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4)</w:t>
      </w:r>
      <w:r>
        <w:rPr>
          <w:rFonts w:ascii="Times New Roman" w:hAnsi="Times New Roman" w:cs="Times New Roman"/>
          <w:lang w:val="en-CA"/>
        </w:rPr>
        <w:fldChar w:fldCharType="end"/>
      </w:r>
    </w:p>
    <w:p w14:paraId="7AA06F95" w14:textId="77777777" w:rsidR="00D5697E"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110% (2.607-1.238) variation between onshore sites in NH₄⁺</w:t>
      </w:r>
    </w:p>
    <w:p w14:paraId="77E5AFF2" w14:textId="77777777" w:rsidR="00D5697E" w:rsidRPr="00562CDF"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725% (2.607-0.316) onshore vs offshore</w:t>
      </w:r>
    </w:p>
    <w:p w14:paraId="419BCAAE"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Nitrates varied 24% between sites (</w:t>
      </w:r>
      <w:r w:rsidRPr="000127E5">
        <w:rPr>
          <w:rFonts w:ascii="Times New Roman" w:hAnsi="Times New Roman" w:cs="Times New Roman"/>
          <w:lang w:val="en-CA"/>
        </w:rPr>
        <w:t>24.665-19.868</w:t>
      </w:r>
      <w:r>
        <w:rPr>
          <w:rFonts w:ascii="Times New Roman" w:hAnsi="Times New Roman" w:cs="Times New Roman"/>
          <w:lang w:val="en-CA"/>
        </w:rPr>
        <w:t>)</w:t>
      </w:r>
    </w:p>
    <w:p w14:paraId="10BB411E"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hKoVp5lW","properties":{"formattedCitation":"(Hurd et al., 2000)","plainCitation":"(Hurd et al., 2000)","noteIndex":0},"citationItems":[{"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Hurd et al., 2000)</w:t>
      </w:r>
      <w:r>
        <w:rPr>
          <w:rFonts w:ascii="Times New Roman" w:hAnsi="Times New Roman" w:cs="Times New Roman"/>
          <w:lang w:val="en-CA"/>
        </w:rPr>
        <w:fldChar w:fldCharType="end"/>
      </w:r>
    </w:p>
    <w:p w14:paraId="7ABDCF72"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370% (1.17-5.5) uM surface nitrate Dixon vs Kii xin</w:t>
      </w:r>
    </w:p>
    <w:p w14:paraId="5ECC476A"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40% (2.25-3.15) uM surface ammonium Dixon vs Kii xin </w:t>
      </w:r>
    </w:p>
    <w:p w14:paraId="5DDCA93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t>Druehl et al 1989</w:t>
      </w:r>
    </w:p>
    <w:p w14:paraId="7554788C" w14:textId="7AAA8C15" w:rsidR="00D5697E"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7.5x</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4.5 uM) surface nitrate site vs site in summer</w:t>
      </w:r>
    </w:p>
    <w:p w14:paraId="44A17D55" w14:textId="31288638" w:rsidR="00D5697E" w:rsidRPr="008A67F3"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1.83</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 - </w:t>
      </w:r>
      <w:r w:rsidR="00D5697E" w:rsidRPr="008A67F3">
        <w:rPr>
          <w:rFonts w:ascii="Times New Roman" w:hAnsi="Times New Roman" w:cs="Times New Roman"/>
          <w:lang w:val="en-CA"/>
        </w:rPr>
        <w:t>1.1</w:t>
      </w:r>
      <w:r w:rsidR="00D5697E">
        <w:rPr>
          <w:rFonts w:ascii="Times New Roman" w:hAnsi="Times New Roman" w:cs="Times New Roman"/>
          <w:lang w:val="en-CA"/>
        </w:rPr>
        <w:t xml:space="preserve"> uM) surface ammonium site vs site in summer</w:t>
      </w:r>
    </w:p>
    <w:p w14:paraId="015290CD" w14:textId="77777777" w:rsidR="00E738EE" w:rsidRDefault="00E738EE" w:rsidP="00623DD8">
      <w:pPr>
        <w:spacing w:line="480" w:lineRule="auto"/>
        <w:rPr>
          <w:rFonts w:ascii="Times New Roman" w:hAnsi="Times New Roman" w:cs="Times New Roman"/>
          <w:lang w:val="en-CA"/>
        </w:rPr>
      </w:pPr>
    </w:p>
    <w:p w14:paraId="41F98C54"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lastRenderedPageBreak/>
        <w:t>Paragraph 3. Within-site. Kelp forests impacted small-scale variation in nutrients by retaining NH₄⁺</w:t>
      </w:r>
    </w:p>
    <w:p w14:paraId="3CA1CECD" w14:textId="1B505803"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agnitude of variability vs differences found in other in vs out kelp forests. Cite those kelp slows flow of water papers. </w:t>
      </w:r>
    </w:p>
    <w:p w14:paraId="5B96D14F" w14:textId="52D14A37"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P1mVNVxS","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0050DAD7" w14:textId="7C468F59" w:rsidR="000127E5" w:rsidRDefault="000127E5"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xDFCo8qE","properties":{"formattedCitation":"(Stewart et al., 2009)","plainCitation":"(Stewart et al., 2009)","noteIndex":0},"citationItems":[{"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Stewart et al., 2009)</w:t>
      </w:r>
      <w:r>
        <w:rPr>
          <w:rFonts w:ascii="Times New Roman" w:hAnsi="Times New Roman" w:cs="Times New Roman"/>
          <w:lang w:val="en-CA"/>
        </w:rPr>
        <w:fldChar w:fldCharType="end"/>
      </w:r>
      <w:r>
        <w:rPr>
          <w:rFonts w:ascii="Times New Roman" w:hAnsi="Times New Roman" w:cs="Times New Roman"/>
          <w:lang w:val="en-CA"/>
        </w:rPr>
        <w:t xml:space="preserve"> similar nitrate in vs out</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small scale stuff? Compare to that. </w:t>
      </w:r>
      <w:r w:rsidR="003717AA">
        <w:rPr>
          <w:rFonts w:ascii="Times New Roman" w:hAnsi="Times New Roman" w:cs="Times New Roman"/>
          <w:lang w:val="en-CA"/>
        </w:rPr>
        <w:t>Maybe the crabs had a diff bc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 xml:space="preserve">Limitations: didn’t standardize cage design but these experiments weren’t </w:t>
      </w:r>
      <w:r w:rsidR="007A68CB">
        <w:rPr>
          <w:rFonts w:ascii="Times New Roman" w:hAnsi="Times New Roman" w:cs="Times New Roman"/>
          <w:lang w:val="en-CA"/>
        </w:rPr>
        <w:lastRenderedPageBreak/>
        <w:t>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27E5190F" w:rsidR="00A960B5" w:rsidRPr="007A68CB" w:rsidRDefault="00A32263"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AFF2A2B" wp14:editId="4CD1057C">
            <wp:extent cx="4699000" cy="4965700"/>
            <wp:effectExtent l="0" t="0" r="0" b="0"/>
            <wp:docPr id="51993167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31672" name="Picture 3"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65700"/>
                    </a:xfrm>
                    <a:prstGeom prst="rect">
                      <a:avLst/>
                    </a:prstGeom>
                  </pic:spPr>
                </pic:pic>
              </a:graphicData>
            </a:graphic>
          </wp:inline>
        </w:drawing>
      </w:r>
    </w:p>
    <w:p w14:paraId="6E58BAC1" w14:textId="7569587C" w:rsidR="006C6F43"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ins w:id="505" w:author="Isabelle Cote" w:date="2024-09-03T10:45:00Z" w16du:dateUtc="2024-09-03T17:45:00Z">
        <w:r w:rsidR="000D0396" w:rsidRPr="000D0396">
          <w:rPr>
            <w:rFonts w:ascii="Times New Roman" w:hAnsi="Times New Roman" w:cs="Times New Roman"/>
            <w:bCs/>
            <w:lang w:val="en-CA"/>
            <w:rPrChange w:id="506" w:author="Isabelle Cote" w:date="2024-09-03T10:46:00Z" w16du:dateUtc="2024-09-03T17:46:00Z">
              <w:rPr>
                <w:rFonts w:ascii="Times New Roman" w:hAnsi="Times New Roman" w:cs="Times New Roman"/>
                <w:b/>
                <w:lang w:val="en-CA"/>
              </w:rPr>
            </w:rPrChange>
          </w:rPr>
          <w:t xml:space="preserve">Scales </w:t>
        </w:r>
      </w:ins>
      <w:ins w:id="507" w:author="Isabelle Cote" w:date="2024-09-03T10:46:00Z" w16du:dateUtc="2024-09-03T17:46:00Z">
        <w:r w:rsidR="000D0396" w:rsidRPr="000D0396">
          <w:rPr>
            <w:rFonts w:ascii="Times New Roman" w:hAnsi="Times New Roman" w:cs="Times New Roman"/>
            <w:bCs/>
            <w:lang w:val="en-CA"/>
            <w:rPrChange w:id="508" w:author="Isabelle Cote" w:date="2024-09-03T10:46:00Z" w16du:dateUtc="2024-09-03T17:46:00Z">
              <w:rPr>
                <w:rFonts w:ascii="Times New Roman" w:hAnsi="Times New Roman" w:cs="Times New Roman"/>
                <w:b/>
                <w:lang w:val="en-CA"/>
              </w:rPr>
            </w:rPrChange>
          </w:rPr>
          <w:t xml:space="preserve">of study </w:t>
        </w:r>
      </w:ins>
      <w:ins w:id="509" w:author="Isabelle Cote" w:date="2024-09-03T10:45:00Z" w16du:dateUtc="2024-09-03T17:45:00Z">
        <w:r w:rsidR="000D0396" w:rsidRPr="000D0396">
          <w:rPr>
            <w:rFonts w:ascii="Times New Roman" w:hAnsi="Times New Roman" w:cs="Times New Roman"/>
            <w:bCs/>
            <w:lang w:val="en-CA"/>
            <w:rPrChange w:id="510" w:author="Isabelle Cote" w:date="2024-09-03T10:46:00Z" w16du:dateUtc="2024-09-03T17:46:00Z">
              <w:rPr>
                <w:rFonts w:ascii="Times New Roman" w:hAnsi="Times New Roman" w:cs="Times New Roman"/>
                <w:b/>
                <w:lang w:val="en-CA"/>
              </w:rPr>
            </w:rPrChange>
          </w:rPr>
          <w:t xml:space="preserve">and </w:t>
        </w:r>
      </w:ins>
      <w:ins w:id="511" w:author="Isabelle Cote" w:date="2024-09-03T10:46:00Z" w16du:dateUtc="2024-09-03T17:46:00Z">
        <w:r w:rsidR="000D0396" w:rsidRPr="000D0396">
          <w:rPr>
            <w:rFonts w:ascii="Times New Roman" w:hAnsi="Times New Roman" w:cs="Times New Roman"/>
            <w:bCs/>
            <w:lang w:val="en-CA"/>
            <w:rPrChange w:id="512" w:author="Isabelle Cote" w:date="2024-09-03T10:46:00Z" w16du:dateUtc="2024-09-03T17:46:00Z">
              <w:rPr>
                <w:rFonts w:ascii="Times New Roman" w:hAnsi="Times New Roman" w:cs="Times New Roman"/>
                <w:b/>
                <w:lang w:val="en-CA"/>
              </w:rPr>
            </w:rPrChange>
          </w:rPr>
          <w:t>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0D0396">
          <w:rPr>
            <w:rFonts w:ascii="Times New Roman" w:hAnsi="Times New Roman" w:cs="Times New Roman"/>
            <w:bCs/>
            <w:lang w:val="en-CA"/>
            <w:rPrChange w:id="513" w:author="Isabelle Cote" w:date="2024-09-03T10:46:00Z" w16du:dateUtc="2024-09-03T17:46:00Z">
              <w:rPr>
                <w:rFonts w:ascii="Times New Roman" w:hAnsi="Times New Roman" w:cs="Times New Roman"/>
                <w:b/>
                <w:lang w:val="en-CA"/>
              </w:rPr>
            </w:rPrChange>
          </w:rPr>
          <w:t>.</w:t>
        </w:r>
        <w:r w:rsidR="000D0396">
          <w:rPr>
            <w:rFonts w:ascii="Times New Roman" w:hAnsi="Times New Roman" w:cs="Times New Roman"/>
            <w:b/>
            <w:lang w:val="en-CA"/>
          </w:rPr>
          <w:t xml:space="preserve"> </w:t>
        </w:r>
      </w:ins>
      <w:r w:rsidR="00A32263">
        <w:rPr>
          <w:rFonts w:ascii="Times New Roman" w:hAnsi="Times New Roman" w:cs="Times New Roman"/>
          <w:lang w:val="en-CA"/>
        </w:rPr>
        <w:t>(</w:t>
      </w:r>
      <w:ins w:id="514" w:author="Isabelle Cote" w:date="2024-09-03T10:45:00Z" w16du:dateUtc="2024-09-03T17:45:00Z">
        <w:r w:rsidR="000D0396">
          <w:rPr>
            <w:rFonts w:ascii="Times New Roman" w:hAnsi="Times New Roman" w:cs="Times New Roman"/>
            <w:lang w:val="en-CA"/>
          </w:rPr>
          <w:t>a)</w:t>
        </w:r>
      </w:ins>
      <w:del w:id="515" w:author="Isabelle Cote" w:date="2024-09-03T10:45:00Z" w16du:dateUtc="2024-09-03T17:45:00Z">
        <w:r w:rsidR="00A32263" w:rsidDel="000D0396">
          <w:rPr>
            <w:rFonts w:ascii="Times New Roman" w:hAnsi="Times New Roman" w:cs="Times New Roman"/>
            <w:lang w:val="en-CA"/>
          </w:rPr>
          <w:delText>b</w:delText>
        </w:r>
      </w:del>
      <w:r w:rsidR="00A32263">
        <w:rPr>
          <w:rFonts w:ascii="Times New Roman" w:hAnsi="Times New Roman" w:cs="Times New Roman"/>
          <w:lang w:val="en-CA"/>
        </w:rPr>
        <w:t xml:space="preserve"> Among-site, (</w:t>
      </w:r>
      <w:ins w:id="516" w:author="Isabelle Cote" w:date="2024-09-03T10:45:00Z" w16du:dateUtc="2024-09-03T17:45:00Z">
        <w:r w:rsidR="000D0396">
          <w:rPr>
            <w:rFonts w:ascii="Times New Roman" w:hAnsi="Times New Roman" w:cs="Times New Roman"/>
            <w:lang w:val="en-CA"/>
          </w:rPr>
          <w:t>b</w:t>
        </w:r>
      </w:ins>
      <w:del w:id="517" w:author="Isabelle Cote" w:date="2024-09-03T10:45:00Z" w16du:dateUtc="2024-09-03T17:45:00Z">
        <w:r w:rsidR="00A32263" w:rsidDel="000D0396">
          <w:rPr>
            <w:rFonts w:ascii="Times New Roman" w:hAnsi="Times New Roman" w:cs="Times New Roman"/>
            <w:lang w:val="en-CA"/>
          </w:rPr>
          <w:delText>c</w:delText>
        </w:r>
      </w:del>
      <w:r w:rsidR="00A32263">
        <w:rPr>
          <w:rFonts w:ascii="Times New Roman" w:hAnsi="Times New Roman" w:cs="Times New Roman"/>
          <w:lang w:val="en-CA"/>
        </w:rPr>
        <w:t>) within-site, and (</w:t>
      </w:r>
      <w:ins w:id="518" w:author="Isabelle Cote" w:date="2024-09-03T10:45:00Z" w16du:dateUtc="2024-09-03T17:45:00Z">
        <w:r w:rsidR="000D0396">
          <w:rPr>
            <w:rFonts w:ascii="Times New Roman" w:hAnsi="Times New Roman" w:cs="Times New Roman"/>
            <w:lang w:val="en-CA"/>
          </w:rPr>
          <w:t>c</w:t>
        </w:r>
      </w:ins>
      <w:del w:id="519" w:author="Isabelle Cote" w:date="2024-09-03T10:45:00Z" w16du:dateUtc="2024-09-03T17:45:00Z">
        <w:r w:rsidR="00A32263" w:rsidDel="000D0396">
          <w:rPr>
            <w:rFonts w:ascii="Times New Roman" w:hAnsi="Times New Roman" w:cs="Times New Roman"/>
            <w:lang w:val="en-CA"/>
          </w:rPr>
          <w:delText>d</w:delText>
        </w:r>
      </w:del>
      <w:r w:rsidR="00A32263">
        <w:rPr>
          <w:rFonts w:ascii="Times New Roman" w:hAnsi="Times New Roman" w:cs="Times New Roman"/>
          <w:lang w:val="en-CA"/>
        </w:rPr>
        <w:t xml:space="preserve">) within-meters schematics of </w:t>
      </w:r>
      <w:del w:id="520" w:author="Isabelle Cote" w:date="2024-09-03T10:46:00Z" w16du:dateUtc="2024-09-03T17:46:00Z">
        <w:r w:rsidR="00A32263" w:rsidDel="000D0396">
          <w:rPr>
            <w:rFonts w:ascii="Times New Roman" w:hAnsi="Times New Roman" w:cs="Times New Roman"/>
            <w:lang w:val="en-CA"/>
          </w:rPr>
          <w:delText xml:space="preserve">our </w:delText>
        </w:r>
      </w:del>
      <w:ins w:id="521" w:author="Isabelle Cote" w:date="2024-09-03T10:46:00Z" w16du:dateUtc="2024-09-03T17:46:00Z">
        <w:r w:rsidR="000D0396">
          <w:rPr>
            <w:rFonts w:ascii="Times New Roman" w:hAnsi="Times New Roman" w:cs="Times New Roman"/>
            <w:lang w:val="en-CA"/>
          </w:rPr>
          <w:t xml:space="preserve">the </w:t>
        </w:r>
      </w:ins>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 xml:space="preserve">for </w:t>
      </w:r>
      <w:del w:id="522" w:author="Isabelle Cote" w:date="2024-09-03T10:47:00Z" w16du:dateUtc="2024-09-03T17:47:00Z">
        <w:r w:rsidR="00006B3F" w:rsidDel="000D0396">
          <w:rPr>
            <w:rFonts w:ascii="Times New Roman" w:hAnsi="Times New Roman" w:cs="Times New Roman"/>
            <w:lang w:val="en-CA"/>
          </w:rPr>
          <w:delText>among-site</w:delText>
        </w:r>
        <w:r w:rsidR="00C826A7" w:rsidDel="000D0396">
          <w:rPr>
            <w:rFonts w:ascii="Times New Roman" w:hAnsi="Times New Roman" w:cs="Times New Roman"/>
            <w:lang w:val="en-CA"/>
          </w:rPr>
          <w:delText>,</w:delText>
        </w:r>
        <w:r w:rsidR="00006B3F" w:rsidDel="000D0396">
          <w:rPr>
            <w:rFonts w:ascii="Times New Roman" w:hAnsi="Times New Roman" w:cs="Times New Roman"/>
            <w:lang w:val="en-CA"/>
          </w:rPr>
          <w:delText xml:space="preserve"> </w:delText>
        </w:r>
      </w:del>
      <w:r w:rsidR="00006B3F">
        <w:rPr>
          <w:rFonts w:ascii="Times New Roman" w:hAnsi="Times New Roman" w:cs="Times New Roman"/>
          <w:lang w:val="en-CA"/>
        </w:rPr>
        <w:t>meso</w:t>
      </w:r>
      <w:r w:rsidR="00AD62DF">
        <w:rPr>
          <w:rFonts w:ascii="Times New Roman" w:hAnsi="Times New Roman" w:cs="Times New Roman"/>
          <w:lang w:val="en-CA"/>
        </w:rPr>
        <w:t>-</w:t>
      </w:r>
      <w:r w:rsidR="00006B3F">
        <w:rPr>
          <w:rFonts w:ascii="Times New Roman" w:hAnsi="Times New Roman" w:cs="Times New Roman"/>
          <w:lang w:val="en-CA"/>
        </w:rPr>
        <w:t xml:space="preserve">scale </w:t>
      </w:r>
      <w:ins w:id="523" w:author="Isabelle Cote" w:date="2024-09-03T10:47:00Z" w16du:dateUtc="2024-09-03T17:47:00Z">
        <w:r w:rsidR="000D0396">
          <w:rPr>
            <w:rFonts w:ascii="Times New Roman" w:hAnsi="Times New Roman" w:cs="Times New Roman"/>
            <w:lang w:val="en-CA"/>
          </w:rPr>
          <w:t xml:space="preserve">(among-site) </w:t>
        </w:r>
      </w:ins>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w:t>
      </w:r>
      <w:del w:id="524" w:author="Isabelle Cote" w:date="2024-09-03T10:47:00Z" w16du:dateUtc="2024-09-03T17:47:00Z">
        <w:r w:rsidR="00AD62DF" w:rsidDel="000D0396">
          <w:rPr>
            <w:rFonts w:ascii="Times New Roman" w:hAnsi="Times New Roman" w:cs="Times New Roman"/>
            <w:lang w:val="en-CA"/>
          </w:rPr>
          <w:delText>within-site</w:delText>
        </w:r>
        <w:r w:rsidR="00C826A7" w:rsidDel="000D0396">
          <w:rPr>
            <w:rFonts w:ascii="Times New Roman" w:hAnsi="Times New Roman" w:cs="Times New Roman"/>
            <w:lang w:val="en-CA"/>
          </w:rPr>
          <w:delText>,</w:delText>
        </w:r>
        <w:r w:rsidR="00AD62DF" w:rsidDel="000D0396">
          <w:rPr>
            <w:rFonts w:ascii="Times New Roman" w:hAnsi="Times New Roman" w:cs="Times New Roman"/>
            <w:lang w:val="en-CA"/>
          </w:rPr>
          <w:delText xml:space="preserve"> </w:delText>
        </w:r>
      </w:del>
      <w:r w:rsidR="00AD62DF">
        <w:rPr>
          <w:rFonts w:ascii="Times New Roman" w:hAnsi="Times New Roman" w:cs="Times New Roman"/>
          <w:lang w:val="en-CA"/>
        </w:rPr>
        <w:t xml:space="preserve">small-scale </w:t>
      </w:r>
      <w:ins w:id="525" w:author="Isabelle Cote" w:date="2024-09-03T10:47:00Z" w16du:dateUtc="2024-09-03T17:47:00Z">
        <w:r w:rsidR="000D0396">
          <w:rPr>
            <w:rFonts w:ascii="Times New Roman" w:hAnsi="Times New Roman" w:cs="Times New Roman"/>
            <w:lang w:val="en-CA"/>
          </w:rPr>
          <w:t xml:space="preserve">(within-site) </w:t>
        </w:r>
      </w:ins>
      <w:r w:rsidR="00AD62DF">
        <w:rPr>
          <w:rFonts w:ascii="Times New Roman" w:hAnsi="Times New Roman" w:cs="Times New Roman"/>
          <w:lang w:val="en-CA"/>
        </w:rPr>
        <w:t>ammonium variation</w:t>
      </w:r>
      <w:del w:id="526" w:author="Isabelle Cote" w:date="2024-09-03T10:46:00Z" w16du:dateUtc="2024-09-03T17:46:00Z">
        <w:r w:rsidR="00C826A7" w:rsidDel="000D0396">
          <w:rPr>
            <w:rFonts w:ascii="Times New Roman" w:hAnsi="Times New Roman" w:cs="Times New Roman"/>
            <w:lang w:val="en-CA"/>
          </w:rPr>
          <w:delText xml:space="preserve"> in Barkley Sound, BC</w:delText>
        </w:r>
      </w:del>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527"/>
      <w:r w:rsidR="00C826A7">
        <w:rPr>
          <w:rFonts w:ascii="Times New Roman" w:hAnsi="Times New Roman" w:cs="Times New Roman"/>
          <w:lang w:val="en-CA"/>
        </w:rPr>
        <w:t>ammonium</w:t>
      </w:r>
      <w:commentRangeEnd w:id="527"/>
      <w:r w:rsidR="000C156B">
        <w:rPr>
          <w:rStyle w:val="CommentReference"/>
        </w:rPr>
        <w:commentReference w:id="527"/>
      </w:r>
      <w:r w:rsidR="00C826A7">
        <w:rPr>
          <w:rFonts w:ascii="Times New Roman" w:hAnsi="Times New Roman" w:cs="Times New Roman"/>
          <w:lang w:val="en-CA"/>
        </w:rPr>
        <w:t>.</w:t>
      </w:r>
      <w:r w:rsidR="00A960B5">
        <w:rPr>
          <w:rFonts w:ascii="Times New Roman" w:hAnsi="Times New Roman" w:cs="Times New Roman"/>
          <w:lang w:val="en-CA"/>
        </w:rPr>
        <w:t xml:space="preserve"> </w:t>
      </w:r>
      <w:r w:rsidR="00BA0DC8">
        <w:rPr>
          <w:rFonts w:ascii="Times New Roman" w:hAnsi="Times New Roman" w:cs="Times New Roman"/>
          <w:lang w:val="en-CA"/>
        </w:rPr>
        <w:t>Image credit to …….</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2D82A652"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ins w:id="528" w:author="Isabelle Cote" w:date="2024-09-03T10:52:00Z" w16du:dateUtc="2024-09-03T17:52:00Z">
        <w:r w:rsidR="000D0396">
          <w:rPr>
            <w:rFonts w:ascii="Times New Roman" w:hAnsi="Times New Roman" w:cs="Times New Roman"/>
            <w:b/>
            <w:lang w:val="en-CA"/>
          </w:rPr>
          <w:t>2</w:t>
        </w:r>
      </w:ins>
      <w:del w:id="529" w:author="Isabelle Cote" w:date="2024-09-03T10:52:00Z" w16du:dateUtc="2024-09-03T17:52:00Z">
        <w:r w:rsidR="00622296" w:rsidDel="000D0396">
          <w:rPr>
            <w:rFonts w:ascii="Times New Roman" w:hAnsi="Times New Roman" w:cs="Times New Roman"/>
            <w:b/>
            <w:lang w:val="en-CA"/>
          </w:rPr>
          <w:delText>3</w:delText>
        </w:r>
      </w:del>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530"/>
      <w:commentRangeEnd w:id="530"/>
      <w:r w:rsidR="00FF474D">
        <w:rPr>
          <w:rStyle w:val="CommentReference"/>
        </w:rPr>
        <w:commentReference w:id="530"/>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ins w:id="531" w:author="Isabelle Cote" w:date="2024-09-03T11:13:00Z" w16du:dateUtc="2024-09-03T18:13:00Z">
        <w:r w:rsidR="000450BF">
          <w:rPr>
            <w:rFonts w:ascii="Times New Roman" w:hAnsi="Times New Roman" w:cs="Times New Roman"/>
            <w:lang w:val="en-CA"/>
          </w:rPr>
          <w:t xml:space="preserve">interaction between animal abundance and tide exchange on </w:t>
        </w:r>
      </w:ins>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ins w:id="532" w:author="Isabelle Cote" w:date="2024-09-03T11:13:00Z" w16du:dateUtc="2024-09-03T18:13:00Z">
        <w:r w:rsidR="000450BF">
          <w:rPr>
            <w:rFonts w:ascii="Times New Roman" w:hAnsi="Times New Roman" w:cs="Times New Roman"/>
            <w:lang w:val="en-CA"/>
          </w:rPr>
          <w:t>;</w:t>
        </w:r>
      </w:ins>
      <w:ins w:id="533" w:author="Isabelle Cote" w:date="2024-09-03T10:54:00Z" w16du:dateUtc="2024-09-03T17:54:00Z">
        <w:r w:rsidR="000D0396">
          <w:rPr>
            <w:rFonts w:ascii="Times New Roman" w:hAnsi="Times New Roman" w:cs="Times New Roman"/>
            <w:lang w:val="en-CA"/>
          </w:rPr>
          <w:t xml:space="preserve"> solid line represents a significant effect</w:t>
        </w:r>
      </w:ins>
      <w:ins w:id="534" w:author="Isabelle Cote" w:date="2024-09-03T10:55:00Z" w16du:dateUtc="2024-09-03T17:55:00Z">
        <w:r w:rsidR="000D0396">
          <w:rPr>
            <w:rFonts w:ascii="Times New Roman" w:hAnsi="Times New Roman" w:cs="Times New Roman"/>
            <w:lang w:val="en-CA"/>
          </w:rPr>
          <w:t>,</w:t>
        </w:r>
      </w:ins>
      <w:ins w:id="535" w:author="Isabelle Cote" w:date="2024-09-03T10:54:00Z" w16du:dateUtc="2024-09-03T17:54:00Z">
        <w:r w:rsidR="000D0396">
          <w:rPr>
            <w:rFonts w:ascii="Times New Roman" w:hAnsi="Times New Roman" w:cs="Times New Roman"/>
            <w:lang w:val="en-CA"/>
          </w:rPr>
          <w:t xml:space="preserve"> dashed lines, non-significant effects</w:t>
        </w:r>
      </w:ins>
      <w:ins w:id="536" w:author="Isabelle Cote" w:date="2024-09-03T10:55:00Z" w16du:dateUtc="2024-09-03T17:55:00Z">
        <w:r w:rsidR="000D0396">
          <w:rPr>
            <w:rFonts w:ascii="Times New Roman" w:hAnsi="Times New Roman" w:cs="Times New Roman"/>
            <w:lang w:val="en-CA"/>
          </w:rPr>
          <w:t>, and the shaded areas are 95% confidence intervals</w:t>
        </w:r>
      </w:ins>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537"/>
      <w:commentRangeStart w:id="538"/>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537"/>
      <w:r w:rsidR="0041279D">
        <w:rPr>
          <w:rStyle w:val="CommentReference"/>
        </w:rPr>
        <w:commentReference w:id="537"/>
      </w:r>
      <w:commentRangeEnd w:id="538"/>
      <w:r w:rsidR="00532560">
        <w:rPr>
          <w:rStyle w:val="CommentReference"/>
        </w:rPr>
        <w:commentReference w:id="538"/>
      </w:r>
    </w:p>
    <w:p w14:paraId="72A51E40" w14:textId="5900FA8E"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ins w:id="539" w:author="Isabelle Cote" w:date="2024-09-03T11:11:00Z" w16du:dateUtc="2024-09-03T18:11:00Z">
        <w:r w:rsidR="000450BF">
          <w:rPr>
            <w:rFonts w:ascii="Times New Roman" w:hAnsi="Times New Roman" w:cs="Times New Roman"/>
            <w:b/>
            <w:lang w:val="en-CA"/>
          </w:rPr>
          <w:t>3</w:t>
        </w:r>
      </w:ins>
      <w:del w:id="540" w:author="Isabelle Cote" w:date="2024-09-03T11:11:00Z" w16du:dateUtc="2024-09-03T18:11:00Z">
        <w:r w:rsidR="00622296" w:rsidDel="000450BF">
          <w:rPr>
            <w:rFonts w:ascii="Times New Roman" w:hAnsi="Times New Roman" w:cs="Times New Roman"/>
            <w:b/>
            <w:lang w:val="en-CA"/>
          </w:rPr>
          <w:delText>4</w:delText>
        </w:r>
      </w:del>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ins w:id="541" w:author="Isabelle Cote" w:date="2024-09-03T11:11:00Z" w16du:dateUtc="2024-09-03T18:11:00Z">
        <w:r w:rsidR="000450BF">
          <w:rPr>
            <w:rFonts w:ascii="Times New Roman" w:hAnsi="Times New Roman" w:cs="Times New Roman"/>
            <w:lang w:val="en-CA"/>
          </w:rPr>
          <w:t>-e</w:t>
        </w:r>
      </w:ins>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ins w:id="542" w:author="Isabelle Cote" w:date="2024-09-03T11:12:00Z" w16du:dateUtc="2024-09-03T18:12:00Z">
        <w:r w:rsidR="000450BF">
          <w:rPr>
            <w:rFonts w:ascii="Times New Roman" w:hAnsi="Times New Roman" w:cs="Times New Roman"/>
            <w:lang w:val="en-CA"/>
          </w:rPr>
          <w:t xml:space="preserve">significant drivers of </w:t>
        </w:r>
      </w:ins>
      <w:r w:rsidR="00D37004">
        <w:rPr>
          <w:rFonts w:ascii="Times New Roman" w:hAnsi="Times New Roman" w:cs="Times New Roman"/>
          <w:lang w:val="en-CA"/>
        </w:rPr>
        <w:t>within-site variation in ammonium concentration</w:t>
      </w:r>
      <w:ins w:id="543" w:author="Isabelle Cote" w:date="2024-09-03T11:13:00Z" w16du:dateUtc="2024-09-03T18:13:00Z">
        <w:r w:rsidR="000450BF">
          <w:rPr>
            <w:rFonts w:ascii="Times New Roman" w:hAnsi="Times New Roman" w:cs="Times New Roman"/>
            <w:lang w:val="en-CA"/>
          </w:rPr>
          <w:t>;</w:t>
        </w:r>
      </w:ins>
      <w:ins w:id="544" w:author="Isabelle Cote" w:date="2024-09-03T11:12:00Z" w16du:dateUtc="2024-09-03T18:12:00Z">
        <w:r w:rsidR="000450BF">
          <w:rPr>
            <w:rFonts w:ascii="Times New Roman" w:hAnsi="Times New Roman" w:cs="Times New Roman"/>
            <w:lang w:val="en-CA"/>
          </w:rPr>
          <w:t xml:space="preserve"> solid line represents a significant effect, dashed lines, non-significant effects, and the shaded areas are 95% confidence intervals</w:t>
        </w:r>
      </w:ins>
      <w:r w:rsidR="00D37004">
        <w:rPr>
          <w:rFonts w:ascii="Times New Roman" w:hAnsi="Times New Roman" w:cs="Times New Roman"/>
          <w:lang w:val="en-CA"/>
        </w:rPr>
        <w:t xml:space="preserve">.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28E605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ins w:id="545" w:author="Isabelle Cote" w:date="2024-09-03T11:17:00Z" w16du:dateUtc="2024-09-03T18:17:00Z">
        <w:r w:rsidR="00377E7D">
          <w:rPr>
            <w:rFonts w:ascii="Times New Roman" w:hAnsi="Times New Roman" w:cs="Times New Roman"/>
            <w:b/>
            <w:lang w:val="en-CA"/>
          </w:rPr>
          <w:t>4</w:t>
        </w:r>
      </w:ins>
      <w:del w:id="546" w:author="Isabelle Cote" w:date="2024-09-03T11:17:00Z" w16du:dateUtc="2024-09-03T18:17:00Z">
        <w:r w:rsidR="001F1DDA" w:rsidDel="00377E7D">
          <w:rPr>
            <w:rFonts w:ascii="Times New Roman" w:hAnsi="Times New Roman" w:cs="Times New Roman"/>
            <w:b/>
            <w:lang w:val="en-CA"/>
          </w:rPr>
          <w:delText>5</w:delText>
        </w:r>
      </w:del>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ins w:id="547" w:author="Isabelle Cote" w:date="2024-09-03T11:17:00Z" w16du:dateUtc="2024-09-03T18:17:00Z">
        <w:r w:rsidR="00377E7D">
          <w:rPr>
            <w:rFonts w:ascii="Times New Roman" w:hAnsi="Times New Roman" w:cs="Times New Roman"/>
            <w:lang w:val="en-CA"/>
          </w:rPr>
          <w:t xml:space="preserve"> (control)</w:t>
        </w:r>
      </w:ins>
      <w:r w:rsidR="00FE153F">
        <w:rPr>
          <w:rFonts w:ascii="Times New Roman" w:hAnsi="Times New Roman" w:cs="Times New Roman"/>
          <w:lang w:val="en-CA"/>
        </w:rPr>
        <w:t xml:space="preserve">, one, or two California sea cucumbers, and (b) </w:t>
      </w:r>
      <w:ins w:id="548" w:author="Isabelle Cote" w:date="2024-09-03T11:17:00Z" w16du:dateUtc="2024-09-03T18:17:00Z">
        <w:r w:rsidR="00377E7D">
          <w:rPr>
            <w:rFonts w:ascii="Times New Roman" w:hAnsi="Times New Roman" w:cs="Times New Roman"/>
            <w:lang w:val="en-CA"/>
          </w:rPr>
          <w:t>zero (</w:t>
        </w:r>
      </w:ins>
      <w:r w:rsidR="00FE153F">
        <w:rPr>
          <w:rFonts w:ascii="Times New Roman" w:hAnsi="Times New Roman" w:cs="Times New Roman"/>
          <w:lang w:val="en-CA"/>
        </w:rPr>
        <w:t>control</w:t>
      </w:r>
      <w:ins w:id="549" w:author="Isabelle Cote" w:date="2024-09-03T11:18:00Z" w16du:dateUtc="2024-09-03T18:18:00Z">
        <w:r w:rsidR="00377E7D">
          <w:rPr>
            <w:rFonts w:ascii="Times New Roman" w:hAnsi="Times New Roman" w:cs="Times New Roman"/>
            <w:lang w:val="en-CA"/>
          </w:rPr>
          <w:t>)</w:t>
        </w:r>
      </w:ins>
      <w:r w:rsidR="00FE153F">
        <w:rPr>
          <w:rFonts w:ascii="Times New Roman" w:hAnsi="Times New Roman" w:cs="Times New Roman"/>
          <w:lang w:val="en-CA"/>
        </w:rPr>
        <w:t xml:space="preserve">, </w:t>
      </w:r>
      <w:ins w:id="550" w:author="Isabelle Cote" w:date="2024-09-03T11:18:00Z" w16du:dateUtc="2024-09-03T18:18:00Z">
        <w:r w:rsidR="00377E7D">
          <w:rPr>
            <w:rFonts w:ascii="Times New Roman" w:hAnsi="Times New Roman" w:cs="Times New Roman"/>
            <w:lang w:val="en-CA"/>
          </w:rPr>
          <w:t xml:space="preserve">one </w:t>
        </w:r>
      </w:ins>
      <w:r w:rsidR="00FE153F">
        <w:rPr>
          <w:rFonts w:ascii="Times New Roman" w:hAnsi="Times New Roman" w:cs="Times New Roman"/>
          <w:lang w:val="en-CA"/>
        </w:rPr>
        <w:t>medium</w:t>
      </w:r>
      <w:ins w:id="551" w:author="Isabelle Cote" w:date="2024-09-03T11:18:00Z" w16du:dateUtc="2024-09-03T18:18:00Z">
        <w:r w:rsidR="00377E7D">
          <w:rPr>
            <w:rFonts w:ascii="Times New Roman" w:hAnsi="Times New Roman" w:cs="Times New Roman"/>
            <w:lang w:val="en-CA"/>
          </w:rPr>
          <w:t>-</w:t>
        </w:r>
      </w:ins>
      <w:del w:id="552" w:author="Isabelle Cote" w:date="2024-09-03T11:18:00Z" w16du:dateUtc="2024-09-03T18:18:00Z">
        <w:r w:rsidR="00FE153F" w:rsidDel="00377E7D">
          <w:rPr>
            <w:rFonts w:ascii="Times New Roman" w:hAnsi="Times New Roman" w:cs="Times New Roman"/>
            <w:lang w:val="en-CA"/>
          </w:rPr>
          <w:delText xml:space="preserve"> </w:delText>
        </w:r>
      </w:del>
      <w:r w:rsidR="00FE153F">
        <w:rPr>
          <w:rFonts w:ascii="Times New Roman" w:hAnsi="Times New Roman" w:cs="Times New Roman"/>
          <w:lang w:val="en-CA"/>
        </w:rPr>
        <w:t xml:space="preserve">size, or </w:t>
      </w:r>
      <w:ins w:id="553" w:author="Isabelle Cote" w:date="2024-09-03T11:18:00Z" w16du:dateUtc="2024-09-03T18:18:00Z">
        <w:r w:rsidR="00377E7D">
          <w:rPr>
            <w:rFonts w:ascii="Times New Roman" w:hAnsi="Times New Roman" w:cs="Times New Roman"/>
            <w:lang w:val="en-CA"/>
          </w:rPr>
          <w:t xml:space="preserve">one </w:t>
        </w:r>
      </w:ins>
      <w:r w:rsidR="00FE153F">
        <w:rPr>
          <w:rFonts w:ascii="Times New Roman" w:hAnsi="Times New Roman" w:cs="Times New Roman"/>
          <w:lang w:val="en-CA"/>
        </w:rPr>
        <w:t xml:space="preserve">large </w:t>
      </w:r>
      <w:del w:id="554" w:author="Isabelle Cote" w:date="2024-09-03T11:18:00Z" w16du:dateUtc="2024-09-03T18:18:00Z">
        <w:r w:rsidR="00FE153F" w:rsidDel="00377E7D">
          <w:rPr>
            <w:rFonts w:ascii="Times New Roman" w:hAnsi="Times New Roman" w:cs="Times New Roman"/>
            <w:lang w:val="en-CA"/>
          </w:rPr>
          <w:delText xml:space="preserve">size </w:delText>
        </w:r>
      </w:del>
      <w:r w:rsidR="00FE153F">
        <w:rPr>
          <w:rFonts w:ascii="Times New Roman" w:hAnsi="Times New Roman" w:cs="Times New Roman"/>
          <w:lang w:val="en-CA"/>
        </w:rPr>
        <w:t xml:space="preserve">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 xml:space="preserve">Hailey </w:t>
      </w:r>
      <w:commentRangeStart w:id="555"/>
      <w:r w:rsidR="008E3A36" w:rsidRPr="008E3A36">
        <w:rPr>
          <w:rFonts w:ascii="Times New Roman" w:hAnsi="Times New Roman" w:cs="Times New Roman"/>
          <w:highlight w:val="yellow"/>
          <w:lang w:val="en-CA"/>
        </w:rPr>
        <w:t>Davis</w:t>
      </w:r>
      <w:commentRangeEnd w:id="555"/>
      <w:r w:rsidR="00377E7D">
        <w:rPr>
          <w:rStyle w:val="CommentReference"/>
        </w:rPr>
        <w:commentReference w:id="555"/>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0AA64AFD"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556"/>
      <w:commentRangeStart w:id="557"/>
      <w:commentRangeStart w:id="558"/>
      <w:r>
        <w:rPr>
          <w:rFonts w:ascii="Times New Roman" w:hAnsi="Times New Roman" w:cs="Times New Roman"/>
          <w:b/>
          <w:lang w:val="en-CA"/>
        </w:rPr>
        <w:t xml:space="preserve">Figure </w:t>
      </w:r>
      <w:commentRangeEnd w:id="556"/>
      <w:r>
        <w:rPr>
          <w:rFonts w:ascii="Times New Roman" w:hAnsi="Times New Roman" w:cs="Times New Roman"/>
          <w:b/>
          <w:lang w:val="en-CA"/>
        </w:rPr>
        <w:t>1</w:t>
      </w:r>
      <w:r>
        <w:rPr>
          <w:rStyle w:val="CommentReference"/>
        </w:rPr>
        <w:commentReference w:id="556"/>
      </w:r>
      <w:commentRangeEnd w:id="557"/>
      <w:r>
        <w:rPr>
          <w:rStyle w:val="CommentReference"/>
        </w:rPr>
        <w:commentReference w:id="557"/>
      </w:r>
      <w:commentRangeEnd w:id="558"/>
      <w:r>
        <w:rPr>
          <w:rStyle w:val="CommentReference"/>
        </w:rPr>
        <w:commentReference w:id="55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Image credit to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Ohiat</w:t>
            </w:r>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i xin</w:t>
            </w:r>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aeria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 xml:space="preserve">Baeria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 xml:space="preserve">Baeria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ouwer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ussen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559"/>
      <w:r w:rsidR="00E83D6E">
        <w:rPr>
          <w:rFonts w:ascii="Times New Roman" w:hAnsi="Times New Roman" w:cs="Times New Roman"/>
          <w:lang w:val="en-CA"/>
        </w:rPr>
        <w:t>survey</w:t>
      </w:r>
      <w:commentRangeEnd w:id="559"/>
      <w:r w:rsidR="00250785">
        <w:rPr>
          <w:rStyle w:val="CommentReference"/>
        </w:rPr>
        <w:commentReference w:id="559"/>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zartus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r w:rsidRPr="00E763F3">
        <w:rPr>
          <w:rFonts w:ascii="Times New Roman" w:eastAsia="Times New Roman" w:hAnsi="Times New Roman" w:cs="Times New Roman"/>
          <w:i/>
          <w:color w:val="000000"/>
          <w:lang w:val="en-CA"/>
        </w:rPr>
        <w:t>Pycnopodia helianthoides</w:t>
      </w:r>
      <w:r w:rsidRPr="00E763F3">
        <w:rPr>
          <w:rFonts w:ascii="Times New Roman" w:eastAsia="Times New Roman" w:hAnsi="Times New Roman" w:cs="Times New Roman"/>
          <w:color w:val="000000"/>
          <w:lang w:val="en-CA"/>
        </w:rPr>
        <w:t xml:space="preserve">, </w:t>
      </w:r>
      <w:r w:rsidRPr="00E763F3">
        <w:rPr>
          <w:rFonts w:ascii="Times New Roman" w:eastAsia="Times New Roman" w:hAnsi="Times New Roman" w:cs="Times New Roman"/>
          <w:i/>
          <w:color w:val="000000"/>
          <w:lang w:val="en-CA"/>
        </w:rPr>
        <w:t>Crassadoma gigantea</w:t>
      </w:r>
      <w:r>
        <w:rPr>
          <w:rFonts w:ascii="Times New Roman" w:eastAsia="Times New Roman" w:hAnsi="Times New Roman" w:cs="Times New Roman"/>
          <w:color w:val="000000"/>
          <w:lang w:val="en-CA"/>
        </w:rPr>
        <w:t xml:space="preserve">, and </w:t>
      </w:r>
      <w:r w:rsidRPr="00E763F3">
        <w:rPr>
          <w:rFonts w:ascii="Times New Roman" w:eastAsia="Times New Roman" w:hAnsi="Times New Roman" w:cs="Times New Roman"/>
          <w:i/>
          <w:color w:val="000000"/>
          <w:lang w:val="en-CA"/>
        </w:rPr>
        <w:t>Haliotis kamtschatkana</w:t>
      </w:r>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Glebocarcinus oregonensis</w:t>
            </w:r>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Romaleon antennarium</w:t>
            </w:r>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horilia longipes</w:t>
            </w:r>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foliata</w:t>
            </w:r>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producta</w:t>
            </w:r>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richii</w:t>
            </w:r>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cyra acutifrons</w:t>
            </w:r>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cyra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yptolithodes sitchensis</w:t>
            </w:r>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yptolithodes typicus</w:t>
            </w:r>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apalogaster mertensii</w:t>
            </w:r>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Phyllolithodes papillosus</w:t>
            </w:r>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pholithodes mandtii</w:t>
            </w:r>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Phyllolithodes papillosus</w:t>
            </w:r>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hyllolithodes papillosus</w:t>
            </w:r>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regonia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oidea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us beringanus</w:t>
            </w:r>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us hemphilli</w:t>
            </w:r>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alus danae</w:t>
            </w:r>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alus gurneyi</w:t>
            </w:r>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Pandalus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ulus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phopanopeus bellus</w:t>
            </w:r>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chycheles pubescens</w:t>
            </w:r>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r w:rsidRPr="00B51A9A">
              <w:rPr>
                <w:rFonts w:ascii="Times New Roman" w:eastAsia="Times New Roman" w:hAnsi="Times New Roman" w:cs="Times New Roman"/>
                <w:i/>
                <w:color w:val="000000"/>
                <w:sz w:val="20"/>
                <w:szCs w:val="20"/>
                <w:lang w:val="en-CA"/>
              </w:rPr>
              <w:t>Petrolisthes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etrolisthes eriomerus</w:t>
            </w:r>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r w:rsidRPr="00B51A9A">
              <w:rPr>
                <w:rFonts w:ascii="Times New Roman" w:eastAsia="Times New Roman" w:hAnsi="Times New Roman" w:cs="Times New Roman"/>
                <w:i/>
                <w:color w:val="000000"/>
                <w:sz w:val="20"/>
                <w:szCs w:val="20"/>
                <w:lang w:val="en-CA"/>
              </w:rPr>
              <w:t>Petrolisthes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ptacarpus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lyorchis penicillatus</w:t>
            </w:r>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itrocoma cellularia</w:t>
            </w:r>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leurobrachia bachei</w:t>
            </w:r>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Bolinopsis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åmstedt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vasterias troschelii</w:t>
            </w:r>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Clair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eptasterias hexactis</w:t>
            </w:r>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Leptasterias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eptasterias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Leptasterias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rthasterias koehleri</w:t>
            </w:r>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Clair 1985, </w:t>
            </w:r>
            <w:r w:rsidRPr="00B51A9A">
              <w:rPr>
                <w:rFonts w:ascii="Times New Roman" w:eastAsia="Times New Roman" w:hAnsi="Times New Roman" w:cs="Times New Roman"/>
                <w:i/>
                <w:color w:val="000000"/>
                <w:sz w:val="20"/>
                <w:szCs w:val="20"/>
                <w:lang w:val="en-CA"/>
              </w:rPr>
              <w:t>Evasterias troschelii</w:t>
            </w:r>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isaster brevispinus</w:t>
            </w:r>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isaster ochraceus</w:t>
            </w:r>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ycnopodia helianthoides</w:t>
            </w:r>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ylasterias forreri</w:t>
            </w:r>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Clair 1985, </w:t>
            </w:r>
            <w:r w:rsidRPr="00B51A9A">
              <w:rPr>
                <w:rFonts w:ascii="Times New Roman" w:eastAsia="Times New Roman" w:hAnsi="Times New Roman" w:cs="Times New Roman"/>
                <w:i/>
                <w:color w:val="000000"/>
                <w:sz w:val="20"/>
                <w:szCs w:val="20"/>
                <w:lang w:val="en-CA"/>
              </w:rPr>
              <w:t>Evasterias troschelii</w:t>
            </w:r>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tiria miniata</w:t>
            </w:r>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nricia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nricia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eng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ermasterias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diaster aequalis</w:t>
            </w:r>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olaster dawsoni</w:t>
            </w:r>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r w:rsidRPr="00B51A9A">
              <w:rPr>
                <w:rFonts w:ascii="Times New Roman" w:eastAsia="Times New Roman" w:hAnsi="Times New Roman" w:cs="Times New Roman"/>
                <w:i/>
                <w:color w:val="000000"/>
                <w:sz w:val="20"/>
                <w:szCs w:val="20"/>
                <w:lang w:val="en-CA"/>
              </w:rPr>
              <w:t>Solaster stimpsoni</w:t>
            </w:r>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olaster stimpsoni</w:t>
            </w:r>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teraster tesselatus</w:t>
            </w:r>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socentrotus franciscanus</w:t>
            </w:r>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rongylocentrotus droebachiensis</w:t>
            </w:r>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Strongylocentrotus polyacanthus</w:t>
            </w:r>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rongylocentrotus purpuratus</w:t>
            </w:r>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Strongylocentrotus polyacanthus</w:t>
            </w:r>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postichopus californicus</w:t>
            </w:r>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r w:rsidRPr="00B51A9A">
              <w:rPr>
                <w:rFonts w:ascii="Times New Roman" w:eastAsia="Times New Roman" w:hAnsi="Times New Roman" w:cs="Times New Roman"/>
                <w:i/>
                <w:color w:val="000000"/>
                <w:sz w:val="20"/>
                <w:szCs w:val="20"/>
                <w:lang w:val="en-CA"/>
              </w:rPr>
              <w:t>Apostichopus parvimensis</w:t>
            </w:r>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Chlamys hastata</w:t>
            </w:r>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assadoma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nteroctopus dofleini</w:t>
            </w:r>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Octopus rubescens</w:t>
            </w:r>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ctopus rubescens</w:t>
            </w:r>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palia wroblewskyi</w:t>
            </w:r>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gathura crenulata</w:t>
            </w:r>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aliotis kamtschatkana</w:t>
            </w:r>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Neverita lewisii</w:t>
            </w:r>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eratostoma foliatum</w:t>
            </w:r>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Nucella lamellosa</w:t>
            </w:r>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luteomarginata</w:t>
            </w:r>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modesta</w:t>
            </w:r>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sylviaearleae</w:t>
            </w:r>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oryphella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endronotus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albolineata</w:t>
            </w:r>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aulula odonoghuei</w:t>
            </w:r>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aulula sandiegensis</w:t>
            </w:r>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eltodoris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oris montereyensis</w:t>
            </w:r>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oris odhneri</w:t>
            </w:r>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ntiopella fusca</w:t>
            </w:r>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rmissenda crassicornis</w:t>
            </w:r>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anthodoris hudsoni</w:t>
            </w:r>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anthodoris nanaimoensis</w:t>
            </w:r>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nchidoris bilamellata</w:t>
            </w:r>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imacia cockerelli</w:t>
            </w:r>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lycera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opha catalinae</w:t>
            </w:r>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Triopha modesta</w:t>
            </w:r>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opha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libe leonina</w:t>
            </w:r>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tonia festiva</w:t>
            </w:r>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maea mitra</w:t>
            </w:r>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ttia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Berthella chacei</w:t>
            </w:r>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lliostoma ligatum</w:t>
            </w:r>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egula funebralis</w:t>
            </w:r>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maulax gibberosus</w:t>
            </w:r>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urylepta leoparda</w:t>
            </w:r>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df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560"/>
            <w:r>
              <w:rPr>
                <w:rFonts w:ascii="Times New Roman" w:hAnsi="Times New Roman" w:cs="Times New Roman"/>
                <w:b/>
              </w:rPr>
              <w:t>df</w:t>
            </w:r>
            <w:commentRangeEnd w:id="560"/>
            <w:r w:rsidR="00815249">
              <w:rPr>
                <w:rStyle w:val="CommentReference"/>
              </w:rPr>
              <w:commentReference w:id="560"/>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HD + T + D + AA:T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ID + T + D + AA:T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561"/>
      <w:r w:rsidR="00792779" w:rsidRPr="00A15B36">
        <w:rPr>
          <w:rFonts w:ascii="Times New Roman" w:hAnsi="Times New Roman" w:cs="Times New Roman"/>
          <w:b/>
          <w:lang w:val="en-CA"/>
        </w:rPr>
        <w:t xml:space="preserve">Table </w:t>
      </w:r>
      <w:commentRangeEnd w:id="561"/>
      <w:r w:rsidR="00792779">
        <w:rPr>
          <w:rStyle w:val="CommentReference"/>
        </w:rPr>
        <w:commentReference w:id="561"/>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df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r>
              <w:rPr>
                <w:rFonts w:ascii="Times New Roman" w:hAnsi="Times New Roman" w:cs="Times New Roman"/>
                <w:b/>
              </w:rPr>
              <w:t>df</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D + KS + KB + T + D + A</w:t>
            </w:r>
            <w:r w:rsidR="00F77F4A">
              <w:rPr>
                <w:rFonts w:ascii="Times New Roman" w:hAnsi="Times New Roman" w:cs="Times New Roman"/>
              </w:rPr>
              <w:t>A</w:t>
            </w:r>
            <w:r>
              <w:rPr>
                <w:rFonts w:ascii="Times New Roman" w:hAnsi="Times New Roman" w:cs="Times New Roman"/>
              </w:rPr>
              <w:t>:T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A</w:t>
            </w:r>
            <w:r w:rsidR="00F77F4A">
              <w:rPr>
                <w:rFonts w:ascii="Times New Roman" w:hAnsi="Times New Roman" w:cs="Times New Roman"/>
              </w:rPr>
              <w:t>B</w:t>
            </w:r>
            <w:r>
              <w:rPr>
                <w:rFonts w:ascii="Times New Roman" w:hAnsi="Times New Roman" w:cs="Times New Roman"/>
              </w:rPr>
              <w:t>:T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562"/>
      <w:commentRangeStart w:id="563"/>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562"/>
      <w:r w:rsidR="00580B22">
        <w:rPr>
          <w:rStyle w:val="CommentReference"/>
        </w:rPr>
        <w:commentReference w:id="562"/>
      </w:r>
      <w:commentRangeEnd w:id="563"/>
      <w:r w:rsidR="002B081F">
        <w:rPr>
          <w:rStyle w:val="CommentReference"/>
        </w:rPr>
        <w:commentReference w:id="563"/>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w:t>
      </w:r>
      <w:r>
        <w:rPr>
          <w:rFonts w:ascii="Times New Roman" w:hAnsi="Times New Roman" w:cs="Times New Roman"/>
          <w:lang w:val="en-CA"/>
        </w:rPr>
        <w:t xml:space="preserve">and </w:t>
      </w:r>
      <w:r w:rsidRPr="00623DD8">
        <w:rPr>
          <w:rFonts w:ascii="Times New Roman" w:hAnsi="Times New Roman" w:cs="Times New Roman"/>
          <w:lang w:val="en-CA"/>
        </w:rPr>
        <w:t xml:space="preserve">Acmaeidae) with the </w:t>
      </w:r>
      <w:commentRangeStart w:id="564"/>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564"/>
      <w:r w:rsidR="00F10A37">
        <w:rPr>
          <w:rStyle w:val="CommentReference"/>
        </w:rPr>
        <w:commentReference w:id="564"/>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r w:rsidRPr="001A65DD">
        <w:rPr>
          <w:rFonts w:ascii="Times New Roman" w:hAnsi="Times New Roman" w:cs="Times New Roman"/>
          <w:lang w:val="en-CA"/>
        </w:rPr>
        <w:t>Hexagrammidae</w:t>
      </w:r>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565"/>
      <w:r>
        <w:rPr>
          <w:rFonts w:ascii="Times New Roman" w:hAnsi="Times New Roman" w:cs="Times New Roman"/>
          <w:lang w:val="en-CA"/>
        </w:rPr>
        <w:t xml:space="preserve">We </w:t>
      </w:r>
      <w:commentRangeEnd w:id="565"/>
      <w:r>
        <w:rPr>
          <w:rStyle w:val="CommentReference"/>
        </w:rPr>
        <w:commentReference w:id="565"/>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r w:rsidRPr="001A65DD">
        <w:rPr>
          <w:rFonts w:ascii="Times New Roman" w:hAnsi="Times New Roman" w:cs="Times New Roman"/>
          <w:lang w:val="en-CA"/>
        </w:rPr>
        <w:t>Acmaeidae</w:t>
      </w:r>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r w:rsidRPr="005A129F">
        <w:rPr>
          <w:rFonts w:ascii="Times New Roman" w:hAnsi="Times New Roman" w:cs="Times New Roman"/>
          <w:lang w:val="en-CA"/>
        </w:rPr>
        <w:t>Sebastidae</w:t>
      </w:r>
      <w:r>
        <w:rPr>
          <w:rFonts w:ascii="Times New Roman" w:hAnsi="Times New Roman" w:cs="Times New Roman"/>
          <w:lang w:val="en-CA"/>
        </w:rPr>
        <w:t xml:space="preserve">, </w:t>
      </w:r>
      <w:r w:rsidRPr="005A129F">
        <w:rPr>
          <w:rFonts w:ascii="Times New Roman" w:hAnsi="Times New Roman" w:cs="Times New Roman"/>
          <w:lang w:val="en-CA"/>
        </w:rPr>
        <w:t>Gobiidae</w:t>
      </w:r>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r w:rsidRPr="005A129F">
        <w:rPr>
          <w:rFonts w:ascii="Times New Roman" w:hAnsi="Times New Roman" w:cs="Times New Roman"/>
          <w:lang w:val="en-CA"/>
        </w:rPr>
        <w:t>Muricidae</w:t>
      </w:r>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Sebastidae</w:t>
      </w:r>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52577    1.00087  -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09965    0.13231  -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depth_avg_scale          -0.02276    0.12990  -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fam_den_scale:tide_scal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Muricidae</w:t>
      </w:r>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003838   0.097453  -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depth_avg_scal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fam_den_scale:tide_scal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nidae</w:t>
      </w:r>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fam_den_scal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12450    0.06909   1.802   0.0715 .</w:t>
      </w:r>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lastRenderedPageBreak/>
        <w:t xml:space="preserve">shannon_scale            -0.11586    0.09008  -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fam_den_scale:tide_scal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Hexagrammidae</w:t>
      </w:r>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3.349292   2.012201  -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fam_den_scale:tide_scal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cmaeidae</w:t>
      </w:r>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07977   0.093207  -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fam_den_scale:tide_scal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Gobiidae</w:t>
      </w:r>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fam_den_scal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1094    0.09648  -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6208    0.11275  -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fam_den_scale:tide_scal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our </w:t>
      </w:r>
      <w:r w:rsidR="00815249">
        <w:rPr>
          <w:rFonts w:ascii="Times New Roman" w:hAnsi="Times New Roman" w:cs="Times New Roman"/>
          <w:lang w:val="en-CA"/>
        </w:rPr>
        <w:t xml:space="preserve">the top </w:t>
      </w:r>
      <w:commentRangeStart w:id="566"/>
      <w:r>
        <w:rPr>
          <w:rFonts w:ascii="Times New Roman" w:hAnsi="Times New Roman" w:cs="Times New Roman"/>
          <w:lang w:val="en-CA"/>
        </w:rPr>
        <w:t xml:space="preserve">LMM </w:t>
      </w:r>
      <w:commentRangeEnd w:id="566"/>
      <w:r>
        <w:rPr>
          <w:rStyle w:val="CommentReference"/>
        </w:rPr>
        <w:commentReference w:id="566"/>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r w:rsidRPr="00367076">
        <w:rPr>
          <w:rFonts w:ascii="Times New Roman" w:hAnsi="Times New Roman" w:cs="Times New Roman"/>
          <w:lang w:val="en-CA"/>
        </w:rPr>
        <w:t>Gobiidae</w:t>
      </w:r>
      <w:r>
        <w:rPr>
          <w:rFonts w:ascii="Times New Roman" w:hAnsi="Times New Roman" w:cs="Times New Roman"/>
          <w:lang w:val="en-CA"/>
        </w:rPr>
        <w:t xml:space="preserve">, </w:t>
      </w:r>
      <w:r w:rsidRPr="00576035">
        <w:rPr>
          <w:rFonts w:ascii="Times New Roman" w:hAnsi="Times New Roman" w:cs="Times New Roman"/>
          <w:lang w:val="en-CA"/>
        </w:rPr>
        <w:t>Cottidae</w:t>
      </w:r>
      <w:r>
        <w:rPr>
          <w:rFonts w:ascii="Times New Roman" w:hAnsi="Times New Roman" w:cs="Times New Roman"/>
          <w:lang w:val="en-CA"/>
        </w:rPr>
        <w:t xml:space="preserve">, and </w:t>
      </w:r>
      <w:r w:rsidRPr="00576035">
        <w:rPr>
          <w:rFonts w:ascii="Times New Roman" w:hAnsi="Times New Roman" w:cs="Times New Roman"/>
          <w:lang w:val="en-CA"/>
        </w:rPr>
        <w:t>Embiotocidae</w:t>
      </w:r>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r w:rsidRPr="00576035">
        <w:rPr>
          <w:rFonts w:ascii="Times New Roman" w:hAnsi="Times New Roman" w:cs="Times New Roman"/>
          <w:lang w:val="en-CA"/>
        </w:rPr>
        <w:t>Echinasteridae</w:t>
      </w:r>
      <w:r w:rsidRPr="00623DD8">
        <w:rPr>
          <w:rFonts w:ascii="Times New Roman" w:hAnsi="Times New Roman" w:cs="Times New Roman"/>
          <w:lang w:val="en-CA"/>
        </w:rPr>
        <w:t xml:space="preserve">, </w:t>
      </w:r>
      <w:r w:rsidRPr="00367076">
        <w:rPr>
          <w:rFonts w:ascii="Times New Roman" w:hAnsi="Times New Roman" w:cs="Times New Roman"/>
          <w:lang w:val="en-CA"/>
        </w:rPr>
        <w:t>Strongylocentrotidae</w:t>
      </w:r>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Gobiidae) and evidence of positive kelp:</w:t>
      </w:r>
      <w:r w:rsidR="00815249">
        <w:rPr>
          <w:rFonts w:ascii="Times New Roman" w:hAnsi="Times New Roman" w:cs="Times New Roman"/>
          <w:lang w:val="en-CA"/>
        </w:rPr>
        <w:t>goby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and tide:</w:t>
      </w:r>
      <w:r w:rsidR="00815249">
        <w:rPr>
          <w:rFonts w:ascii="Times New Roman" w:hAnsi="Times New Roman" w:cs="Times New Roman"/>
          <w:lang w:val="en-CA"/>
        </w:rPr>
        <w:t>goby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Cottidae</w:t>
      </w:r>
      <w:r>
        <w:rPr>
          <w:rFonts w:ascii="Times New Roman" w:hAnsi="Times New Roman" w:cs="Times New Roman"/>
          <w:lang w:val="en-CA"/>
        </w:rPr>
        <w:t>; p = 0.046</w:t>
      </w:r>
      <w:r w:rsidRPr="00801C1E">
        <w:rPr>
          <w:rFonts w:ascii="Times New Roman" w:hAnsi="Times New Roman" w:cs="Times New Roman"/>
          <w:lang w:val="en-CA"/>
        </w:rPr>
        <w:t>) and surfperches (Embiotocidae</w:t>
      </w:r>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Echinasterida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a negative kelp:</w:t>
      </w:r>
      <w:r w:rsidR="00815249">
        <w:rPr>
          <w:rFonts w:ascii="Times New Roman" w:hAnsi="Times New Roman" w:cs="Times New Roman"/>
          <w:color w:val="000000"/>
          <w:lang w:val="en-CA"/>
        </w:rPr>
        <w:t>sea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interaction, and a positive tide:</w:t>
      </w:r>
      <w:r w:rsidR="00815249">
        <w:rPr>
          <w:rFonts w:ascii="Times New Roman" w:hAnsi="Times New Roman" w:cs="Times New Roman"/>
          <w:color w:val="000000"/>
          <w:lang w:val="en-CA"/>
        </w:rPr>
        <w:t>sea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r w:rsidRPr="00801C1E">
        <w:rPr>
          <w:rFonts w:ascii="Times New Roman" w:hAnsi="Times New Roman" w:cs="Times New Roman"/>
          <w:color w:val="000000"/>
          <w:lang w:val="en-CA"/>
        </w:rPr>
        <w:t xml:space="preserve">Strongylocentrotida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r w:rsidRPr="00801C1E">
        <w:rPr>
          <w:rFonts w:ascii="Times New Roman" w:hAnsi="Times New Roman" w:cs="Times New Roman"/>
          <w:color w:val="000000"/>
          <w:lang w:val="en-CA"/>
        </w:rPr>
        <w:t>Asteropseida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67"/>
      <w:r w:rsidRPr="00281EEC">
        <w:rPr>
          <w:rFonts w:ascii="Times New Roman" w:hAnsi="Times New Roman" w:cs="Times New Roman"/>
          <w:b/>
          <w:lang w:val="en-CA"/>
        </w:rPr>
        <w:t xml:space="preserve">Figure </w:t>
      </w:r>
      <w:commentRangeEnd w:id="567"/>
      <w:r>
        <w:rPr>
          <w:rStyle w:val="CommentReference"/>
        </w:rPr>
        <w:commentReference w:id="567"/>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568"/>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568"/>
      <w:r w:rsidR="005200FA">
        <w:rPr>
          <w:rStyle w:val="CommentReference"/>
        </w:rPr>
        <w:commentReference w:id="568"/>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r w:rsidRPr="000D7435">
        <w:rPr>
          <w:rStyle w:val="gnvwddmdl3b"/>
          <w:rFonts w:ascii="Monaco" w:hAnsi="Monaco"/>
          <w:color w:val="000000"/>
          <w:sz w:val="18"/>
          <w:szCs w:val="18"/>
          <w:u w:val="single"/>
          <w:bdr w:val="none" w:sz="0" w:space="0" w:color="auto" w:frame="1"/>
        </w:rPr>
        <w:t>Echinasteridae</w:t>
      </w:r>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Pr(&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Intercept)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kelp_spnereo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kelp_spnone                         -0.08853    0.06650  -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kelp_bio_scale                      -2.81761    0.88787  -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tide_scal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eight_den_fam_scal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shannon_scale                       -0.12606    0.02115  -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depth_scal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kelp_bio_scale:tide_scal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kelp_bio_scale:weight_den_fam_scal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r w:rsidRPr="000D7435">
        <w:rPr>
          <w:rFonts w:ascii="Monaco" w:eastAsia="Times New Roman" w:hAnsi="Monaco" w:cs="Courier New"/>
          <w:color w:val="000000"/>
          <w:sz w:val="18"/>
          <w:szCs w:val="18"/>
          <w:bdr w:val="none" w:sz="0" w:space="0" w:color="auto" w:frame="1"/>
        </w:rPr>
        <w:t>tide_scale:weight_den_fam_scal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Gobiidae</w:t>
      </w:r>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on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weight_den_fam_scale                -1.71304    0.56978  -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0280    0.02937  -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tide_scale:weight_den_fam_scal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Cottidae</w:t>
      </w:r>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spnone                         -0.43416    0.09321  -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                      -0.35380    0.36761  -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67897    1.14142  -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weight_den_fam_scal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15608    0.03545  -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depth_scal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Strongylocentrotidae</w:t>
      </w:r>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0661813  0.0798662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spnone                         -0.6711153  0.1241935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bio_scale                       0.1965326  0.0574934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663294  0.0669569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lastRenderedPageBreak/>
        <w:t xml:space="preserve">weight_den_fam_scale                 0.0808835  0.0251885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400143  0.0349902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994891  0.0310032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Embiotocidae</w:t>
      </w:r>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03453    0.07745  -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one                         -0.28231    0.13383  -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bio_scal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eight_den_fam_scal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8701    0.03058  -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047528   0.092364   0.515  0.60685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one                         -0.242165   0.111039  -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bio_scale                       0.234677   0.074798   3.138  0.00170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18518   0.081987  -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eight_den_fam_scale                 0.126168   0.045779   2.756  0.00585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098288   0.031823  -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47207   0.030279   1.559  0.11898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5F499C2" w14:textId="77777777" w:rsidR="003D5FEF" w:rsidRPr="003D5FEF" w:rsidRDefault="00EC101B" w:rsidP="003D5FEF">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3D5FEF" w:rsidRPr="003D5FEF">
        <w:t>Allgeier, J.E., Andskog, M.A., Hensel, E., Appaldo, R., Layman, C., Kemp, D.W., 2020. Rewiring coral: Anthropogenic nutrients shift diverse coral–symbiont nutrient and carbon interactions toward symbiotic algal dominance. Glob Change Biol 26, 5588–5601. https://doi.org/10.1111/gcb.15230</w:t>
      </w:r>
    </w:p>
    <w:p w14:paraId="63BB6DD5" w14:textId="77777777" w:rsidR="003D5FEF" w:rsidRPr="003D5FEF" w:rsidRDefault="003D5FEF" w:rsidP="003D5FEF">
      <w:pPr>
        <w:pStyle w:val="Bibliography"/>
      </w:pPr>
      <w:r w:rsidRPr="003D5FEF">
        <w:t>Allgeier, J.E., Burkepile, D.E., Layman, C.A., 2017. Animal pee in the sea: consumer-mediated nutrient dynamics in the world’s changing oceans. Glob Change Biol 23, 2166–2178. https://doi.org/10.1111/gcb.13625</w:t>
      </w:r>
    </w:p>
    <w:p w14:paraId="287173B9" w14:textId="77777777" w:rsidR="003D5FEF" w:rsidRPr="003D5FEF" w:rsidRDefault="003D5FEF" w:rsidP="003D5FEF">
      <w:pPr>
        <w:pStyle w:val="Bibliography"/>
      </w:pPr>
      <w:r w:rsidRPr="003D5FEF">
        <w:t>Allgeier, J.E., Yeager, L.A., Layman, C.A., 2013. Consumers regulate nutrient limitation regimes and primary production in seagrass ecosystems. Ecology 94, 521–529. https://doi.org/10.1890/12-1122.1</w:t>
      </w:r>
    </w:p>
    <w:p w14:paraId="237156E7" w14:textId="77777777" w:rsidR="003D5FEF" w:rsidRPr="003D5FEF" w:rsidRDefault="003D5FEF" w:rsidP="003D5FEF">
      <w:pPr>
        <w:pStyle w:val="Bibliography"/>
      </w:pPr>
      <w:r w:rsidRPr="003D5FEF">
        <w:t>Aquilino, K.M., Bracken, M.E.S., Faubel, M.N., Stachowicz, J.J., 2009. Local-scale nutrient regeneration facilitates seaweed growth on wave-exposed rocky shores in an upwelling system. Limnol Oceanogr 54, 309–317. https://doi.org/10.4319/lo.2009.54.1.0309</w:t>
      </w:r>
    </w:p>
    <w:p w14:paraId="4E1F9576" w14:textId="77777777" w:rsidR="003D5FEF" w:rsidRPr="003D5FEF" w:rsidRDefault="003D5FEF" w:rsidP="003D5FEF">
      <w:pPr>
        <w:pStyle w:val="Bibliography"/>
      </w:pPr>
      <w:r w:rsidRPr="003D5FEF">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CB5BCE4" w14:textId="77777777" w:rsidR="003D5FEF" w:rsidRPr="003D5FEF" w:rsidRDefault="003D5FEF" w:rsidP="003D5FEF">
      <w:pPr>
        <w:pStyle w:val="Bibliography"/>
      </w:pPr>
      <w:r w:rsidRPr="003D5FEF">
        <w:t>Arzul, G., 2001. Effect of marine animal excretions on differential growth of phytoplankton species. ICES Journal of Marine Science 58, 386–390. https://doi.org/10.1006/jmsc.2000.1038</w:t>
      </w:r>
    </w:p>
    <w:p w14:paraId="531C3551" w14:textId="77777777" w:rsidR="003D5FEF" w:rsidRPr="003D5FEF" w:rsidRDefault="003D5FEF" w:rsidP="003D5FEF">
      <w:pPr>
        <w:pStyle w:val="Bibliography"/>
      </w:pPr>
      <w:r w:rsidRPr="003D5FEF">
        <w:t>Attridge, C.M., Cox, K.D., Maher, B., Gross, S., Lim, E.G., Kattler, K.R., Côté, I.M., 2024. Studying Kelp Forests of Today to Forecast Ecosystems of the Future. Fisheries 49, 181–187. https://doi.org/10.1002/fsh.11065</w:t>
      </w:r>
    </w:p>
    <w:p w14:paraId="7C3650FE" w14:textId="77777777" w:rsidR="003D5FEF" w:rsidRPr="003D5FEF" w:rsidRDefault="003D5FEF" w:rsidP="003D5FEF">
      <w:pPr>
        <w:pStyle w:val="Bibliography"/>
      </w:pPr>
      <w:r w:rsidRPr="003D5FEF">
        <w:t>Benkwitt, C.E., Wilson, S.K., Graham, N.A.J., 2019. Seabird nutrient subsidies alter patterns of algal abundance and fish biomass on coral reefs following a bleaching event. Glob Change Biol 25, 2619–2632. https://doi.org/10.1111/gcb.14643</w:t>
      </w:r>
    </w:p>
    <w:p w14:paraId="4ACE280B" w14:textId="77777777" w:rsidR="003D5FEF" w:rsidRPr="003D5FEF" w:rsidRDefault="003D5FEF" w:rsidP="003D5FEF">
      <w:pPr>
        <w:pStyle w:val="Bibliography"/>
      </w:pPr>
      <w:r w:rsidRPr="003D5FEF">
        <w:t>Broitman, B.R., Navarrete, S.A., Smith, F., Gaines, S.D., 2001. Geographic variation of southeastern Pacific intertidal communities. Marine Ecology Progress Series 224, 21–34. https://doi.org/10.3354/meps224021</w:t>
      </w:r>
    </w:p>
    <w:p w14:paraId="61E30CEE" w14:textId="77777777" w:rsidR="003D5FEF" w:rsidRPr="003D5FEF" w:rsidRDefault="003D5FEF" w:rsidP="003D5FEF">
      <w:pPr>
        <w:pStyle w:val="Bibliography"/>
      </w:pPr>
      <w:r w:rsidRPr="003D5FEF">
        <w:t>Brooks, M.E., Kristensen, K., van Benthem, K.J., Magnusson, A., Berg, C.W., Nielsen, A., Skaug, H.J., Mächler, M., Bolker, B.M., 2017. glmmTMB balances speed and flexibility among packages for zero-inflated generalized linear mixed modeling. The R Journal 9, 378. https://doi.org/10.32614/RJ-2017-066</w:t>
      </w:r>
    </w:p>
    <w:p w14:paraId="5E73E59E" w14:textId="77777777" w:rsidR="003D5FEF" w:rsidRPr="003D5FEF" w:rsidRDefault="003D5FEF" w:rsidP="003D5FEF">
      <w:pPr>
        <w:pStyle w:val="Bibliography"/>
      </w:pPr>
      <w:r w:rsidRPr="003D5FEF">
        <w:t>Brzezinksi, M., Reed, D., Harrer, S., Rassweiler, A., Melack, J., Goodridge, B., Dugan, J., 2013. Multiple sources and forms of nitrogen sustain year-round kelp growth on the inner continental shelf of the Santa Barbara Channel. Oceanog 26, 114–123. https://doi.org/10.5670/oceanog.2013.53</w:t>
      </w:r>
    </w:p>
    <w:p w14:paraId="1F3CD277" w14:textId="77777777" w:rsidR="003D5FEF" w:rsidRPr="003D5FEF" w:rsidRDefault="003D5FEF" w:rsidP="003D5FEF">
      <w:pPr>
        <w:pStyle w:val="Bibliography"/>
      </w:pPr>
      <w:r w:rsidRPr="003D5FEF">
        <w:t>Dayton, P.K., Tegner, M.J., Edwards, P.B., Riser, K.L., 1999. Temporal and Spatial Scales of Kelp Demography: The Role of Oceanographic Climate. Ecological Monographs 69, 219–250. https://doi.org/10.1890/0012-9615(1999)069[0219:TASSOK]2.0.CO;2</w:t>
      </w:r>
    </w:p>
    <w:p w14:paraId="7B62E091" w14:textId="77777777" w:rsidR="003D5FEF" w:rsidRPr="003D5FEF" w:rsidRDefault="003D5FEF" w:rsidP="003D5FEF">
      <w:pPr>
        <w:pStyle w:val="Bibliography"/>
      </w:pPr>
      <w:r w:rsidRPr="003D5FEF">
        <w:lastRenderedPageBreak/>
        <w:t>Doughty, C.E., Roman, J., Faurby, S., Wolf, A., Haque, A., Bakker, E.S., Malhi, Y., Dunning, J.B., Svenning, J.-C., 2016. Global nutrient transport in a world of giants. Proceedings of the National Academy of Sciences 113, 868–873. https://doi.org/10.1073/pnas.1502549112</w:t>
      </w:r>
    </w:p>
    <w:p w14:paraId="1B4E0381" w14:textId="77777777" w:rsidR="003D5FEF" w:rsidRPr="003D5FEF" w:rsidRDefault="003D5FEF" w:rsidP="003D5FEF">
      <w:pPr>
        <w:pStyle w:val="Bibliography"/>
      </w:pPr>
      <w:r w:rsidRPr="003D5FEF">
        <w:t>Druehl, L.D., Harrison, P.J., Lloyd, K.E., Thompson, P.A., 1989. Phenotypic variation in N uptake by Laminaria groenlandica Rosenvinge (Laminariales, Phaeophyta). Journal of Experimental Marine Biology and Ecology 127, 155–164. https://doi.org/10.1016/0022-0981(89)90181-0</w:t>
      </w:r>
    </w:p>
    <w:p w14:paraId="1AE923D6" w14:textId="77777777" w:rsidR="003D5FEF" w:rsidRPr="003D5FEF" w:rsidRDefault="003D5FEF" w:rsidP="003D5FEF">
      <w:pPr>
        <w:pStyle w:val="Bibliography"/>
      </w:pPr>
      <w:r w:rsidRPr="003D5FEF">
        <w:t>Edgar, G., Stuart-Smith, R., 2009. Ecological effects of marine protected areas on rocky reef communities—a continental-scale analysis. Mar. Ecol. Prog. Ser. 388, 51–62. https://doi.org/10.3354/meps08149</w:t>
      </w:r>
    </w:p>
    <w:p w14:paraId="7D109684" w14:textId="77777777" w:rsidR="003D5FEF" w:rsidRPr="003D5FEF" w:rsidRDefault="003D5FEF" w:rsidP="003D5FEF">
      <w:pPr>
        <w:pStyle w:val="Bibliography"/>
      </w:pPr>
      <w:r w:rsidRPr="003D5FEF">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6B34A0" w14:textId="77777777" w:rsidR="003D5FEF" w:rsidRPr="003D5FEF" w:rsidRDefault="003D5FEF" w:rsidP="003D5FEF">
      <w:pPr>
        <w:pStyle w:val="Bibliography"/>
      </w:pPr>
      <w:r w:rsidRPr="003D5FEF">
        <w:t>Francis, F.T., Côté, I.M., 2018. Fish movement drives spatial and temporal patterns of nutrient provisioning on coral reef patches. Ecosphere 9, e02225. https://doi.org/10.1002/ecs2.2225</w:t>
      </w:r>
    </w:p>
    <w:p w14:paraId="2BCE9C8B" w14:textId="77777777" w:rsidR="003D5FEF" w:rsidRPr="003D5FEF" w:rsidRDefault="003D5FEF" w:rsidP="003D5FEF">
      <w:pPr>
        <w:pStyle w:val="Bibliography"/>
      </w:pPr>
      <w:r w:rsidRPr="003D5FEF">
        <w:t>Froese, R., Thorson, J.T., Reyes Jr, R.B., 2014. A Bayesian approach for estimating length-weight relationships in fishes. Journal of Applied Ichthyology 30, 78–85. https://doi.org/10.1111/jai.12299</w:t>
      </w:r>
    </w:p>
    <w:p w14:paraId="30583FBD" w14:textId="77777777" w:rsidR="003D5FEF" w:rsidRPr="003D5FEF" w:rsidRDefault="003D5FEF" w:rsidP="003D5FEF">
      <w:pPr>
        <w:pStyle w:val="Bibliography"/>
      </w:pPr>
      <w:r w:rsidRPr="003D5FEF">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4920054" w14:textId="77777777" w:rsidR="003D5FEF" w:rsidRPr="003D5FEF" w:rsidRDefault="003D5FEF" w:rsidP="003D5FEF">
      <w:pPr>
        <w:pStyle w:val="Bibliography"/>
      </w:pPr>
      <w:r w:rsidRPr="003D5FEF">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0235D5D" w14:textId="77777777" w:rsidR="003D5FEF" w:rsidRPr="003D5FEF" w:rsidRDefault="003D5FEF" w:rsidP="003D5FEF">
      <w:pPr>
        <w:pStyle w:val="Bibliography"/>
      </w:pPr>
      <w:r w:rsidRPr="003D5FEF">
        <w:t>Hartig, F., 2022. DHARMa: Residual Diagnostics for Hierarchical (Multi-Level / Mixed) Regression Models. R package version 0.4.6.</w:t>
      </w:r>
    </w:p>
    <w:p w14:paraId="57C1758D" w14:textId="77777777" w:rsidR="003D5FEF" w:rsidRPr="003D5FEF" w:rsidRDefault="003D5FEF" w:rsidP="003D5FEF">
      <w:pPr>
        <w:pStyle w:val="Bibliography"/>
      </w:pPr>
      <w:r w:rsidRPr="003D5FEF">
        <w:t>Holbrook, S.J., Brooks, A.J., Schmitt, R.J., Stewart, H.L., 2008. Effects of sheltering fish on growth of their host corals. Mar Biol 155, 521–530. https://doi.org/10.1007/s00227-008-1051-7</w:t>
      </w:r>
    </w:p>
    <w:p w14:paraId="33C787FA" w14:textId="77777777" w:rsidR="003D5FEF" w:rsidRPr="003D5FEF" w:rsidRDefault="003D5FEF" w:rsidP="003D5FEF">
      <w:pPr>
        <w:pStyle w:val="Bibliography"/>
      </w:pPr>
      <w:r w:rsidRPr="003D5FEF">
        <w:t>Holmes, R.M., Aminot, A., Kerouel, R., Hooker, B.A., Peterson, B.J., 1999. A simple and precise method for measuring ammonium in marine and freshwater ecosystems. Canadian Journal of Fisheries and Aquatic Sciences 56, 1801–1808. https://doi.org/10.1139/f99-128</w:t>
      </w:r>
    </w:p>
    <w:p w14:paraId="08B84EED" w14:textId="77777777" w:rsidR="003D5FEF" w:rsidRPr="003D5FEF" w:rsidRDefault="003D5FEF" w:rsidP="003D5FEF">
      <w:pPr>
        <w:pStyle w:val="Bibliography"/>
      </w:pPr>
      <w:r w:rsidRPr="003D5FEF">
        <w:t>Howard, B.R., Francis, F.T., Côté, I.M., Therriault, T.W., 2019. Habitat alteration by invasive European green crab (Carcinus maenas) causes eelgrass loss in British Columbia, Canada. Biol Invasions 21, 3607–3618. https://doi.org/10.1007/s10530-019-02072-z</w:t>
      </w:r>
    </w:p>
    <w:p w14:paraId="21B88A0E" w14:textId="77777777" w:rsidR="003D5FEF" w:rsidRPr="003D5FEF" w:rsidRDefault="003D5FEF" w:rsidP="003D5FEF">
      <w:pPr>
        <w:pStyle w:val="Bibliography"/>
      </w:pPr>
      <w:r w:rsidRPr="003D5FEF">
        <w:lastRenderedPageBreak/>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3F94F827" w14:textId="77777777" w:rsidR="003D5FEF" w:rsidRPr="003D5FEF" w:rsidRDefault="003D5FEF" w:rsidP="003D5FEF">
      <w:pPr>
        <w:pStyle w:val="Bibliography"/>
      </w:pPr>
      <w:r w:rsidRPr="003D5FEF">
        <w:t>Jackson, G.A., Winant, C.D., 1983. Effect of a kelp forest on coastal currents. Continental Shelf Research 2, 75–80. https://doi.org/10.1016/0278-4343(83)90023-7</w:t>
      </w:r>
    </w:p>
    <w:p w14:paraId="5100CB6E" w14:textId="77777777" w:rsidR="003D5FEF" w:rsidRPr="003D5FEF" w:rsidRDefault="003D5FEF" w:rsidP="003D5FEF">
      <w:pPr>
        <w:pStyle w:val="Bibliography"/>
      </w:pPr>
      <w:r w:rsidRPr="003D5FEF">
        <w:t>Layman, C.A., Allgeier, J.E., Montaña, C.G., 2016. Mechanistic evidence of enhanced production on artificial reefs: A case study in a Bahamian seagrass ecosystem. Ecol Eng 95, 574–579. https://doi.org/10.1016/j.ecoleng.2016.06.109</w:t>
      </w:r>
    </w:p>
    <w:p w14:paraId="26891DF1" w14:textId="77777777" w:rsidR="003D5FEF" w:rsidRPr="003D5FEF" w:rsidRDefault="003D5FEF" w:rsidP="003D5FEF">
      <w:pPr>
        <w:pStyle w:val="Bibliography"/>
      </w:pPr>
      <w:r w:rsidRPr="003D5FEF">
        <w:t>Leibold, M.A., 1991. Biodiversity and nutrient enrichment in pond plankton communities. Evol. Ecol. Res 1, 73–95.</w:t>
      </w:r>
    </w:p>
    <w:p w14:paraId="754E7E5D" w14:textId="77777777" w:rsidR="003D5FEF" w:rsidRPr="003D5FEF" w:rsidRDefault="003D5FEF" w:rsidP="003D5FEF">
      <w:pPr>
        <w:pStyle w:val="Bibliography"/>
      </w:pPr>
      <w:r w:rsidRPr="003D5FEF">
        <w:t>Lobban, C.S., Harrison, P.J., 1994. Seaweed Ecology and Physiology. Cambridge University Press.</w:t>
      </w:r>
    </w:p>
    <w:p w14:paraId="5F52B17D" w14:textId="77777777" w:rsidR="003D5FEF" w:rsidRPr="003D5FEF" w:rsidRDefault="003D5FEF" w:rsidP="003D5FEF">
      <w:pPr>
        <w:pStyle w:val="Bibliography"/>
      </w:pPr>
      <w:r w:rsidRPr="003D5FEF">
        <w:t>Lowman, H.E., Hirsch, M.E., Brzezinski, M.A., Melack, J.M., 2023. Examining the Potential of Sandy Marine Sediments Surrounding Giant Kelp Forests to Provide Recycled Nutrients for Growth. Journal of Coastal Research 39, 442–454. https://doi.org/10.2112/JCOASTRES-D-22-00035.1</w:t>
      </w:r>
    </w:p>
    <w:p w14:paraId="0270046C" w14:textId="77777777" w:rsidR="003D5FEF" w:rsidRPr="003D5FEF" w:rsidRDefault="003D5FEF" w:rsidP="003D5FEF">
      <w:pPr>
        <w:pStyle w:val="Bibliography"/>
      </w:pPr>
      <w:r w:rsidRPr="003D5FEF">
        <w:t>Mann, K.H., 1973. Seaweeds: Their Productivity and Strategy for Growth. Science 182, 975–981. https://doi.org/10.1126/science.182.4116.975</w:t>
      </w:r>
    </w:p>
    <w:p w14:paraId="1E6647F4" w14:textId="77777777" w:rsidR="003D5FEF" w:rsidRPr="003D5FEF" w:rsidRDefault="003D5FEF" w:rsidP="003D5FEF">
      <w:pPr>
        <w:pStyle w:val="Bibliography"/>
      </w:pPr>
      <w:r w:rsidRPr="003D5FEF">
        <w:t>McInturf, A.G., Pollack, L., Yang, L.H., Spiegel, O., 2019. Vectors with autonomy: what distinguishes animal-mediated nutrient transport from abiotic vectors? Biological Reviews 94, 1761–1773. https://doi.org/10.1111/brv.12525</w:t>
      </w:r>
    </w:p>
    <w:p w14:paraId="54E30F45" w14:textId="77777777" w:rsidR="003D5FEF" w:rsidRPr="003D5FEF" w:rsidRDefault="003D5FEF" w:rsidP="003D5FEF">
      <w:pPr>
        <w:pStyle w:val="Bibliography"/>
      </w:pPr>
      <w:r w:rsidRPr="003D5FEF">
        <w:t>Menge, B.A., 1992. Community Regulation: Under What Conditions Are Bottom-Up Factors Important on Rocky Shores? Ecology 73, 755–765. https://doi.org/10.2307/1940155</w:t>
      </w:r>
    </w:p>
    <w:p w14:paraId="25CD9A51" w14:textId="77777777" w:rsidR="003D5FEF" w:rsidRPr="003D5FEF" w:rsidRDefault="003D5FEF" w:rsidP="003D5FEF">
      <w:pPr>
        <w:pStyle w:val="Bibliography"/>
      </w:pPr>
      <w:r w:rsidRPr="003D5FEF">
        <w:t>Menge, B.A., Daley, B.A., Wheeler, P.A., Dahlhoff, E., Sanford, E., Strub, P.T., 1997. Benthic–pelagic links and rocky intertidal communities: Bottom-up effects on top-down control? Proceedings of the National Academy of Sciences 94, 14530–14535. https://doi.org/10.1073/pnas.94.26.14530</w:t>
      </w:r>
    </w:p>
    <w:p w14:paraId="5BA5DD81" w14:textId="77777777" w:rsidR="003D5FEF" w:rsidRPr="003D5FEF" w:rsidRDefault="003D5FEF" w:rsidP="003D5FEF">
      <w:pPr>
        <w:pStyle w:val="Bibliography"/>
      </w:pPr>
      <w:r w:rsidRPr="003D5FEF">
        <w:t>Meyer, J.L., Schultz, E.T., 1985. Migrating haemulid fishes as a source of nutrients and organic matter on coral reefs. Limnol Oceanogr 30, 146–156.</w:t>
      </w:r>
    </w:p>
    <w:p w14:paraId="052F9407" w14:textId="77777777" w:rsidR="003D5FEF" w:rsidRPr="003D5FEF" w:rsidRDefault="003D5FEF" w:rsidP="003D5FEF">
      <w:pPr>
        <w:pStyle w:val="Bibliography"/>
      </w:pPr>
      <w:r w:rsidRPr="003D5FEF">
        <w:t>Meyer, J.L., Schultz, E.T., Helfman, G.S., 1983. Fish schools: An asset to corals. Science 220, 1047–1049. https://doi.org/10.1126/science.220.4601.1047</w:t>
      </w:r>
    </w:p>
    <w:p w14:paraId="0D4E952E" w14:textId="77777777" w:rsidR="003D5FEF" w:rsidRPr="003D5FEF" w:rsidRDefault="003D5FEF" w:rsidP="003D5FEF">
      <w:pPr>
        <w:pStyle w:val="Bibliography"/>
      </w:pPr>
      <w:r w:rsidRPr="003D5FEF">
        <w:t>Murie, K.A., Bourdeau, P.E., 2020. Fragmented kelp forest canopies retain their ability to alter local seawater chemistry. Sci Rep 10, 11939. https://doi.org/10.1038/s41598-020-68841-2</w:t>
      </w:r>
    </w:p>
    <w:p w14:paraId="1ABDC7E0" w14:textId="77777777" w:rsidR="003D5FEF" w:rsidRPr="003D5FEF" w:rsidRDefault="003D5FEF" w:rsidP="003D5FEF">
      <w:pPr>
        <w:pStyle w:val="Bibliography"/>
      </w:pPr>
      <w:r w:rsidRPr="003D5FEF">
        <w:t>Nielsen, K.J., Navarrete, S.A., 2004. Mesoscale regulation comes from the bottom-up: intertidal interactions between consumers and upwelling. Ecology Letters 7, 31–41. https://doi.org/10.1046/j.1461-0248.2003.00542.x</w:t>
      </w:r>
    </w:p>
    <w:p w14:paraId="7DA99EC2" w14:textId="77777777" w:rsidR="003D5FEF" w:rsidRPr="003D5FEF" w:rsidRDefault="003D5FEF" w:rsidP="003D5FEF">
      <w:pPr>
        <w:pStyle w:val="Bibliography"/>
      </w:pPr>
      <w:r w:rsidRPr="003D5FEF">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F3C7621" w14:textId="77777777" w:rsidR="003D5FEF" w:rsidRPr="003D5FEF" w:rsidRDefault="003D5FEF" w:rsidP="003D5FEF">
      <w:pPr>
        <w:pStyle w:val="Bibliography"/>
      </w:pPr>
      <w:r w:rsidRPr="003D5FEF">
        <w:lastRenderedPageBreak/>
        <w:t>Paine, R.T., 1986. Benthic community—water column coupling during the 1982-1983 El Niño. Are community changes at high latitudes attributable to cause or coincidence?1. Limnology and Oceanography 31, 351–360. https://doi.org/10.4319/lo.1986.31.2.0351</w:t>
      </w:r>
    </w:p>
    <w:p w14:paraId="7D8CC15A" w14:textId="77777777" w:rsidR="003D5FEF" w:rsidRPr="003D5FEF" w:rsidRDefault="003D5FEF" w:rsidP="003D5FEF">
      <w:pPr>
        <w:pStyle w:val="Bibliography"/>
      </w:pPr>
      <w:r w:rsidRPr="003D5FEF">
        <w:t>Pawlowicz, R., 2017. Seasonal cycles, hypoxia, and renewal in a coastal fjord (Barkley Sound, British Columbia). Atmosphere-Ocean 55, 264–283. https://doi.org/10.1080/07055900.2017.1374240</w:t>
      </w:r>
    </w:p>
    <w:p w14:paraId="1BE29328" w14:textId="77777777" w:rsidR="003D5FEF" w:rsidRPr="003D5FEF" w:rsidRDefault="003D5FEF" w:rsidP="003D5FEF">
      <w:pPr>
        <w:pStyle w:val="Bibliography"/>
      </w:pPr>
      <w:r w:rsidRPr="003D5FEF">
        <w:t>Pfister, C.A., Altabet, M.A., Post, D., 2014. Animal regeneration and microbial retention of nitrogen along coastal rocky shores. Ecology 95, 2803–2814. https://doi.org/10.1890/13-1825.1</w:t>
      </w:r>
    </w:p>
    <w:p w14:paraId="5E3429F0" w14:textId="77777777" w:rsidR="003D5FEF" w:rsidRPr="003D5FEF" w:rsidRDefault="003D5FEF" w:rsidP="003D5FEF">
      <w:pPr>
        <w:pStyle w:val="Bibliography"/>
      </w:pPr>
      <w:r w:rsidRPr="003D5FEF">
        <w:t>Pfister, C.A., Altabet, M.A., Weigel, B.L., 2019. Kelp beds and their local effects on seawater chemistry, productivity, and microbial communities. Ecology 100, e02798. https://doi.org/10.1002/ecy.2798</w:t>
      </w:r>
    </w:p>
    <w:p w14:paraId="1239D62D" w14:textId="77777777" w:rsidR="003D5FEF" w:rsidRPr="003D5FEF" w:rsidRDefault="003D5FEF" w:rsidP="003D5FEF">
      <w:pPr>
        <w:pStyle w:val="Bibliography"/>
      </w:pPr>
      <w:r w:rsidRPr="003D5FEF">
        <w:t>Phillips, J.C., Hurd, C.L., 2004. Kinetics of nitrate, ammonium, and urea uptake by four intertidal seaweeds from New Zealand. J Phycol 40, 534–545. https://doi.org/10.1111/j.1529-8817.2004.03157.x</w:t>
      </w:r>
    </w:p>
    <w:p w14:paraId="4FDA24BC" w14:textId="77777777" w:rsidR="003D5FEF" w:rsidRPr="003D5FEF" w:rsidRDefault="003D5FEF" w:rsidP="003D5FEF">
      <w:pPr>
        <w:pStyle w:val="Bibliography"/>
      </w:pPr>
      <w:r w:rsidRPr="003D5FEF">
        <w:t>Probyn, T.A., Chapman, A.R.O., 1983. Summer growth of Chordaria flagelliformis (O.F. Muell.) C. Ag.: Physiological strategies in a nutrient stressed environment. Journal of Experimental Marine Biology and Ecology 73, 243–271. https://doi.org/10.1016/0022-0981(83)90050-3</w:t>
      </w:r>
    </w:p>
    <w:p w14:paraId="7EC01676" w14:textId="77777777" w:rsidR="003D5FEF" w:rsidRPr="003D5FEF" w:rsidRDefault="003D5FEF" w:rsidP="003D5FEF">
      <w:pPr>
        <w:pStyle w:val="Bibliography"/>
      </w:pPr>
      <w:r w:rsidRPr="003D5FEF">
        <w:t>R Core Team, 2019. R: A language and environment for statistical computing.</w:t>
      </w:r>
    </w:p>
    <w:p w14:paraId="2A2AA8BA" w14:textId="77777777" w:rsidR="003D5FEF" w:rsidRPr="003D5FEF" w:rsidRDefault="003D5FEF" w:rsidP="003D5FEF">
      <w:pPr>
        <w:pStyle w:val="Bibliography"/>
      </w:pPr>
      <w:r w:rsidRPr="003D5FEF">
        <w:t>Roman, J., McCarthy, J.J., 2010. The Whale Pump: Marine Mammals Enhance Primary Productivity in a Coastal Basin. PLoS ONE 5, e13255. https://doi.org/10.1371/journal.pone.0013255</w:t>
      </w:r>
    </w:p>
    <w:p w14:paraId="4197A4C9" w14:textId="77777777" w:rsidR="003D5FEF" w:rsidRPr="003D5FEF" w:rsidRDefault="003D5FEF" w:rsidP="003D5FEF">
      <w:pPr>
        <w:pStyle w:val="Bibliography"/>
      </w:pPr>
      <w:r w:rsidRPr="003D5FEF">
        <w:t>Rosman, J.H., Koseff, J.R., Monismith, S.G., Grover, J., 2007. A field investigation into the effects of a kelp forest (Macrocystis pyrifera) on coastal hydrodynamics and transport. Journal of Geophysical Research: Oceans 112. https://doi.org/10.1029/2005JC003430</w:t>
      </w:r>
    </w:p>
    <w:p w14:paraId="71999C37" w14:textId="77777777" w:rsidR="003D5FEF" w:rsidRPr="003D5FEF" w:rsidRDefault="003D5FEF" w:rsidP="003D5FEF">
      <w:pPr>
        <w:pStyle w:val="Bibliography"/>
      </w:pPr>
      <w:r w:rsidRPr="003D5FEF">
        <w:t>RStudio Team, 2016. RStudio: Integrated development for R.</w:t>
      </w:r>
    </w:p>
    <w:p w14:paraId="2D0AEB15" w14:textId="77777777" w:rsidR="003D5FEF" w:rsidRPr="003D5FEF" w:rsidRDefault="003D5FEF" w:rsidP="003D5FEF">
      <w:pPr>
        <w:pStyle w:val="Bibliography"/>
      </w:pPr>
      <w:r w:rsidRPr="003D5FEF">
        <w:t>Sandoval-Gil, J., Alexandre, A., Santos, R., Camacho-Ibar, V.F., 2016. Nitrogen Uptake and Internal Recycling in Zostera marina Exposed to Oyster Farming: Eelgrass Potential as a Natural Biofilter. Estuaries and Coasts 39, 1694–1708. https://doi.org/10.1007/s12237-016-0102-4</w:t>
      </w:r>
    </w:p>
    <w:p w14:paraId="16E95D46" w14:textId="77777777" w:rsidR="003D5FEF" w:rsidRPr="003D5FEF" w:rsidRDefault="003D5FEF" w:rsidP="003D5FEF">
      <w:pPr>
        <w:pStyle w:val="Bibliography"/>
      </w:pPr>
      <w:r w:rsidRPr="003D5FEF">
        <w:t>Savage, C., 2019. Seabird nutrients are assimilated by corals and enhance coral growth rates. Sci Rep 9, 4284. https://doi.org/10.1038/s41598-019-41030-6</w:t>
      </w:r>
    </w:p>
    <w:p w14:paraId="11ABF557" w14:textId="77777777" w:rsidR="003D5FEF" w:rsidRPr="003D5FEF" w:rsidRDefault="003D5FEF" w:rsidP="003D5FEF">
      <w:pPr>
        <w:pStyle w:val="Bibliography"/>
      </w:pPr>
      <w:r w:rsidRPr="003D5FEF">
        <w:t>Sellers, A.J., Leung, B., Torchin, M.E., 2020. Global meta-analysis of how marine upwelling affects herbivory. Global Ecology and Biogeography 29, 370–383. https://doi.org/10.1111/geb.13023</w:t>
      </w:r>
    </w:p>
    <w:p w14:paraId="0CEFB2D8" w14:textId="77777777" w:rsidR="003D5FEF" w:rsidRPr="003D5FEF" w:rsidRDefault="003D5FEF" w:rsidP="003D5FEF">
      <w:pPr>
        <w:pStyle w:val="Bibliography"/>
      </w:pPr>
      <w:r w:rsidRPr="003D5FEF">
        <w:t>Shantz, A.A., Ladd, M.C., Schrack, E., Burkepile, D.E., 2015. Fish-derived nutrient hotspots shape coral reef benthic communities. Ecological Applications 25, 2142–2152. https://doi.org/10.1890/14-2209.1</w:t>
      </w:r>
    </w:p>
    <w:p w14:paraId="62ACD0B3" w14:textId="77777777" w:rsidR="003D5FEF" w:rsidRPr="003D5FEF" w:rsidRDefault="003D5FEF" w:rsidP="003D5FEF">
      <w:pPr>
        <w:pStyle w:val="Bibliography"/>
      </w:pPr>
      <w:r w:rsidRPr="003D5FEF">
        <w:t>Starko, S., Neufeld, C.J., Gendall, L., Timmer, B., Campbell, L., Yakimishyn, J., Druehl, L., Baum, J.K., 2022. Microclimate predicts kelp forest extinction in the face of direct and indirect marine heatwave effects. Ecological Applications 32, e2673. https://doi.org/10.1002/eap.2673</w:t>
      </w:r>
    </w:p>
    <w:p w14:paraId="1ACF40C4" w14:textId="77777777" w:rsidR="003D5FEF" w:rsidRPr="003D5FEF" w:rsidRDefault="003D5FEF" w:rsidP="003D5FEF">
      <w:pPr>
        <w:pStyle w:val="Bibliography"/>
      </w:pPr>
      <w:r w:rsidRPr="003D5FEF">
        <w:lastRenderedPageBreak/>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BF45B99" w14:textId="77777777" w:rsidR="003D5FEF" w:rsidRPr="003D5FEF" w:rsidRDefault="003D5FEF" w:rsidP="003D5FEF">
      <w:pPr>
        <w:pStyle w:val="Bibliography"/>
      </w:pPr>
      <w:r w:rsidRPr="003D5FEF">
        <w:t>Steneck, R.S., Graham, M.H., Bourque, B.J., Corbett, D., Erlandson, J.M., Estes, J.A., Tegner, M.J., 2002. Kelp forest ecosystems: biodiversity, stability, resilience and future. Environmental Conservation 29, 436–459. https://doi.org/10.1017/S0376892902000322</w:t>
      </w:r>
    </w:p>
    <w:p w14:paraId="086ABF7F" w14:textId="77777777" w:rsidR="003D5FEF" w:rsidRPr="003D5FEF" w:rsidRDefault="003D5FEF" w:rsidP="003D5FEF">
      <w:pPr>
        <w:pStyle w:val="Bibliography"/>
      </w:pPr>
      <w:r w:rsidRPr="003D5FEF">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0241267C" w14:textId="77777777" w:rsidR="003D5FEF" w:rsidRPr="003D5FEF" w:rsidRDefault="003D5FEF" w:rsidP="003D5FEF">
      <w:pPr>
        <w:pStyle w:val="Bibliography"/>
      </w:pPr>
      <w:r w:rsidRPr="003D5FEF">
        <w:t>Tanasichuk, R., 1998. Interannual variations in the population biology and productivity of Euphausia pacifica in Barkley Sound, Canada, with special reference to the 1992 and 1993 warm ocean years. Mar. Ecol. Prog. Ser. 173, 163–180. https://doi.org/10.3354/meps173163</w:t>
      </w:r>
    </w:p>
    <w:p w14:paraId="186E1121" w14:textId="77777777" w:rsidR="003D5FEF" w:rsidRPr="003D5FEF" w:rsidRDefault="003D5FEF" w:rsidP="003D5FEF">
      <w:pPr>
        <w:pStyle w:val="Bibliography"/>
      </w:pPr>
      <w:r w:rsidRPr="003D5FEF">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193EDAA" w14:textId="77777777" w:rsidR="003D5FEF" w:rsidRPr="003D5FEF" w:rsidRDefault="003D5FEF" w:rsidP="003D5FEF">
      <w:pPr>
        <w:pStyle w:val="Bibliography"/>
      </w:pPr>
      <w:r w:rsidRPr="003D5FEF">
        <w:t>Tilman, G.D., 1984. Plant Dominance Along an Experimental Nutrient Gradient. Ecology 65, 1445–1453. https://doi.org/10.2307/1939125</w:t>
      </w:r>
    </w:p>
    <w:p w14:paraId="331178F6" w14:textId="77777777" w:rsidR="003D5FEF" w:rsidRPr="003D5FEF" w:rsidRDefault="003D5FEF" w:rsidP="003D5FEF">
      <w:pPr>
        <w:pStyle w:val="Bibliography"/>
      </w:pPr>
      <w:r w:rsidRPr="003D5FEF">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405A45EA" w14:textId="77777777" w:rsidR="003D5FEF" w:rsidRPr="003D5FEF" w:rsidRDefault="003D5FEF" w:rsidP="003D5FEF">
      <w:pPr>
        <w:pStyle w:val="Bibliography"/>
      </w:pPr>
      <w:r w:rsidRPr="003D5FEF">
        <w:t>Uthicke, S., 2001a. Nutrient regeneration by abundant coral reef holothurians. J. Exp. Mar. Biol. Ecol. 265, 153–170. https://doi.org/10.1016/S0022-0981(01)00329-X</w:t>
      </w:r>
    </w:p>
    <w:p w14:paraId="623905F6" w14:textId="77777777" w:rsidR="003D5FEF" w:rsidRPr="003D5FEF" w:rsidRDefault="003D5FEF" w:rsidP="003D5FEF">
      <w:pPr>
        <w:pStyle w:val="Bibliography"/>
      </w:pPr>
      <w:r w:rsidRPr="003D5FEF">
        <w:t>Uthicke, S., 2001b. Interactions between sediment-feeders and microalgae on coral reefs: grazing losses versus production enhancement. Mar Ecol Prog Ser 210, 125–138. https://doi.org/10.3354/meps210125</w:t>
      </w:r>
    </w:p>
    <w:p w14:paraId="40A6940C" w14:textId="77777777" w:rsidR="003D5FEF" w:rsidRPr="003D5FEF" w:rsidRDefault="003D5FEF" w:rsidP="003D5FEF">
      <w:pPr>
        <w:pStyle w:val="Bibliography"/>
      </w:pPr>
      <w:r w:rsidRPr="003D5FEF">
        <w:t>Uthicke, S., Klumpp, D.W., 1998. Microphytobenthos community production at a near-shore coral reef: seasonal variation and response to ammonium recycled by holothurians. Mar Ecol Prog Ser 169, 1–11.</w:t>
      </w:r>
    </w:p>
    <w:p w14:paraId="518A567E" w14:textId="77777777" w:rsidR="003D5FEF" w:rsidRPr="003D5FEF" w:rsidRDefault="003D5FEF" w:rsidP="003D5FEF">
      <w:pPr>
        <w:pStyle w:val="Bibliography"/>
      </w:pPr>
      <w:r w:rsidRPr="003D5FEF">
        <w:t>Vanni, M.J., 2002. Nutrient cycling by animals in freshwater ecosystems. Annu Rev Ecol Syst 33, 341–370. https://doi.org/10.1146/annurev.ecolsys.33.010802.150519</w:t>
      </w:r>
    </w:p>
    <w:p w14:paraId="4324FA36" w14:textId="77777777" w:rsidR="003D5FEF" w:rsidRPr="003D5FEF" w:rsidRDefault="003D5FEF" w:rsidP="003D5FEF">
      <w:pPr>
        <w:pStyle w:val="Bibliography"/>
      </w:pPr>
      <w:r w:rsidRPr="003D5FEF">
        <w:t>Vinther, H.F., Holmer, M., 2008. Experimental test of biodeposition and ammonium excretion from blue mussels (Mytilus edulis) on eelgrass (Zostera marina) performance. Journal of Experimental Marine Biology and Ecology 364, 72–79. https://doi.org/10.1016/j.jembe.2008.07.003</w:t>
      </w:r>
    </w:p>
    <w:p w14:paraId="7C9FCCAB" w14:textId="77777777" w:rsidR="003D5FEF" w:rsidRPr="003D5FEF" w:rsidRDefault="003D5FEF" w:rsidP="003D5FEF">
      <w:pPr>
        <w:pStyle w:val="Bibliography"/>
      </w:pPr>
      <w:r w:rsidRPr="003D5FEF">
        <w:lastRenderedPageBreak/>
        <w:t>West, E.J., Pitt, K.A., Welsh, D.T., Koop, K., Rissik, D., 2009. Top-down and bottom-up influences of jellyfish on primary productivity and planktonic assemblages. Limnol Oceanogr 54, 2058–2071. https://doi.org/10.4319/lo.2009.54.6.2058</w:t>
      </w:r>
    </w:p>
    <w:p w14:paraId="197BC145" w14:textId="77777777" w:rsidR="003D5FEF" w:rsidRPr="003D5FEF" w:rsidRDefault="003D5FEF" w:rsidP="003D5FEF">
      <w:pPr>
        <w:pStyle w:val="Bibliography"/>
      </w:pPr>
      <w:r w:rsidRPr="003D5FEF">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179E590B"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Pfister, Altabet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Make sure to compare magnitudes of variation! 0 – 20 umol nitrite, what increases did Pfister or Aquilio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6-10T11:28:00Z" w:initials="EL">
    <w:p w14:paraId="4BFDD7D3" w14:textId="08B74020"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2" w:author="Isabelle Cote" w:date="2024-09-02T10:54:00Z" w:initials="IC">
    <w:p w14:paraId="46CE9D13" w14:textId="77777777" w:rsidR="00A4123F" w:rsidRDefault="00A4123F" w:rsidP="00A4123F">
      <w:pPr>
        <w:pStyle w:val="CommentText"/>
      </w:pPr>
      <w:r>
        <w:rPr>
          <w:rStyle w:val="CommentReference"/>
        </w:rPr>
        <w:annotationRef/>
      </w:r>
      <w:r>
        <w:t>You could also consider Ecology or Ecological Monographs</w:t>
      </w:r>
    </w:p>
  </w:comment>
  <w:comment w:id="3" w:author="Isabelle Cote" w:date="2024-09-03T15:26:00Z" w:initials="IC">
    <w:p w14:paraId="3326766D" w14:textId="77777777" w:rsidR="003C6B73" w:rsidRDefault="003C6B73" w:rsidP="003C6B73">
      <w:pPr>
        <w:pStyle w:val="CommentText"/>
      </w:pPr>
      <w:r>
        <w:rPr>
          <w:rStyle w:val="CommentReference"/>
        </w:rPr>
        <w:annotationRef/>
      </w:r>
      <w:r>
        <w:t>You don’t use this term much in the paper. Make sure you use it in the Discussion?</w:t>
      </w:r>
    </w:p>
  </w:comment>
  <w:comment w:id="19"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20"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21"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26" w:author="Isabelle Cote" w:date="2024-09-03T15:26:00Z" w:initials="IC">
    <w:p w14:paraId="42B3C063" w14:textId="77777777" w:rsidR="003C6B73" w:rsidRDefault="003C6B73" w:rsidP="003C6B73">
      <w:pPr>
        <w:pStyle w:val="CommentText"/>
      </w:pPr>
      <w:r>
        <w:rPr>
          <w:rStyle w:val="CommentReference"/>
        </w:rPr>
        <w:annotationRef/>
      </w:r>
      <w:r>
        <w:t>You don’t use this term much in the paper. Make sure you use it in the Discussion?</w:t>
      </w:r>
    </w:p>
  </w:comment>
  <w:comment w:id="45"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48" w:author="Isabelle Cote" w:date="2024-09-02T10:42:00Z" w:initials="IC">
    <w:p w14:paraId="5334AA84" w14:textId="77777777" w:rsidR="00752F86" w:rsidRDefault="00752F86" w:rsidP="00752F86">
      <w:pPr>
        <w:pStyle w:val="CommentText"/>
      </w:pPr>
      <w:r>
        <w:rPr>
          <w:rStyle w:val="CommentReference"/>
        </w:rPr>
        <w:annotationRef/>
      </w:r>
      <w:r>
        <w:t>As well as excreting it around shelters</w:t>
      </w:r>
    </w:p>
  </w:comment>
  <w:comment w:id="52" w:author="Em Lim" w:date="2024-06-17T11:23:00Z" w:initials="EL">
    <w:p w14:paraId="59D54C52" w14:textId="5CBA0784"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59" w:author="Isabelle Cote" w:date="2024-09-02T10:48:00Z" w:initials="IC">
    <w:p w14:paraId="6E145D1F" w14:textId="77777777" w:rsidR="0030052D" w:rsidRDefault="0030052D" w:rsidP="0030052D">
      <w:pPr>
        <w:pStyle w:val="CommentText"/>
      </w:pPr>
      <w:r>
        <w:rPr>
          <w:rStyle w:val="CommentReference"/>
        </w:rPr>
        <w:annotationRef/>
      </w:r>
      <w:r>
        <w:t>Just to make sure the readers remember that we’re talking nitrogen from animals here (and so that the word nutrients doesn’t appear twice in the sentence)</w:t>
      </w:r>
    </w:p>
  </w:comment>
  <w:comment w:id="64" w:author="Kieran Cox" w:date="2024-03-21T16:37:00Z" w:initials="KC">
    <w:p w14:paraId="106FF508" w14:textId="5B51E2C2"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65" w:author="Isabelle Cote" w:date="2024-09-02T10:51:00Z" w:initials="IC">
    <w:p w14:paraId="2E0FB775" w14:textId="77777777" w:rsidR="0030052D" w:rsidRDefault="0030052D" w:rsidP="0030052D">
      <w:pPr>
        <w:pStyle w:val="CommentText"/>
      </w:pPr>
      <w:r>
        <w:rPr>
          <w:rStyle w:val="CommentReference"/>
        </w:rPr>
        <w:annotationRef/>
      </w:r>
      <w:r>
        <w:t>I know that stating a hypothesis is an unstated requirement for some journals, but this hypothesis doesn’t seem particularly useful or insightful (i.e., there’ll be an effect everywhere rather than the effect will be bigger here than there, and why). Could try without it.</w:t>
      </w:r>
    </w:p>
  </w:comment>
  <w:comment w:id="67" w:author="Em Lim" w:date="2024-08-26T15:05:00Z" w:initials="EL">
    <w:p w14:paraId="2B7DF3E2" w14:textId="77777777" w:rsidR="00A4123F" w:rsidRDefault="004F7AE3" w:rsidP="00A4123F">
      <w:pPr>
        <w:pStyle w:val="CommentText"/>
      </w:pPr>
      <w:r>
        <w:rPr>
          <w:rStyle w:val="CommentReference"/>
        </w:rPr>
        <w:annotationRef/>
      </w:r>
      <w:r w:rsidR="00A4123F">
        <w:t>Cite the RLS methods or my RLS data?</w:t>
      </w:r>
    </w:p>
  </w:comment>
  <w:comment w:id="68" w:author="Isabelle Cote" w:date="2024-09-02T10:52:00Z" w:initials="IC">
    <w:p w14:paraId="381B0B5A" w14:textId="77777777" w:rsidR="00A4123F" w:rsidRDefault="00A4123F" w:rsidP="00A4123F">
      <w:pPr>
        <w:pStyle w:val="CommentText"/>
      </w:pPr>
      <w:r>
        <w:rPr>
          <w:rStyle w:val="CommentReference"/>
        </w:rPr>
        <w:annotationRef/>
      </w:r>
      <w:r>
        <w:t>Your data as unpubl data or pers obs.</w:t>
      </w:r>
    </w:p>
  </w:comment>
  <w:comment w:id="72" w:author="Isabelle Cote" w:date="2024-09-03T10:22:00Z" w:initials="IC">
    <w:p w14:paraId="7D59E57F" w14:textId="77777777" w:rsidR="004C436C" w:rsidRDefault="004C436C" w:rsidP="004C436C">
      <w:pPr>
        <w:pStyle w:val="CommentText"/>
      </w:pPr>
      <w:r>
        <w:rPr>
          <w:rStyle w:val="CommentReference"/>
        </w:rPr>
        <w:annotationRef/>
      </w:r>
      <w:r>
        <w:t>I flipped this around because it sounded like it was the NH4 collection that was done using RLS</w:t>
      </w:r>
    </w:p>
  </w:comment>
  <w:comment w:id="87" w:author="Isabelle Cote" w:date="2024-09-03T10:29:00Z" w:initials="IC">
    <w:p w14:paraId="0B492A45" w14:textId="77777777" w:rsidR="004C436C" w:rsidRDefault="004C436C" w:rsidP="004C436C">
      <w:pPr>
        <w:pStyle w:val="CommentText"/>
      </w:pPr>
      <w:r>
        <w:rPr>
          <w:rStyle w:val="CommentReference"/>
        </w:rPr>
        <w:annotationRef/>
      </w:r>
      <w:r>
        <w:t>Express in m above the bottom to match the kelp forest method??</w:t>
      </w:r>
    </w:p>
  </w:comment>
  <w:comment w:id="90" w:author="Kieran Cox" w:date="2024-03-22T08:46:00Z" w:initials="KC">
    <w:p w14:paraId="005215D3" w14:textId="4685B3C6"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9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92"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93" w:author="Isabelle Cote" w:date="2024-09-03T10:25:00Z" w:initials="IC">
    <w:p w14:paraId="2EB56C1E" w14:textId="77777777" w:rsidR="004C436C" w:rsidRDefault="004C436C" w:rsidP="004C436C">
      <w:pPr>
        <w:pStyle w:val="CommentText"/>
      </w:pPr>
      <w:r>
        <w:rPr>
          <w:rStyle w:val="CommentReference"/>
        </w:rPr>
        <w:annotationRef/>
      </w:r>
      <w:r>
        <w:t xml:space="preserve">Sure! </w:t>
      </w:r>
    </w:p>
  </w:comment>
  <w:comment w:id="98" w:author="Em Lim" w:date="2024-02-15T16:49:00Z" w:initials="EL">
    <w:p w14:paraId="53EF394E" w14:textId="77777777" w:rsidR="00EC06BA" w:rsidRDefault="005831E6" w:rsidP="00EC06BA">
      <w:pPr>
        <w:pStyle w:val="CommentText"/>
      </w:pPr>
      <w:r>
        <w:rPr>
          <w:rStyle w:val="CommentReference"/>
        </w:rPr>
        <w:annotationRef/>
      </w:r>
      <w:r w:rsidR="00EC06BA">
        <w:t xml:space="preserve">Sample depths ranged from 0.7 – 5 m deep, but each pair was collected at the same depth </w:t>
      </w:r>
    </w:p>
  </w:comment>
  <w:comment w:id="99" w:author="Isabelle Cote" w:date="2024-09-03T10:29:00Z" w:initials="IC">
    <w:p w14:paraId="70244D2A" w14:textId="77777777" w:rsidR="00EC06BA" w:rsidRDefault="004C436C" w:rsidP="00EC06BA">
      <w:pPr>
        <w:pStyle w:val="CommentText"/>
      </w:pPr>
      <w:r>
        <w:rPr>
          <w:rStyle w:val="CommentReference"/>
        </w:rPr>
        <w:annotationRef/>
      </w:r>
      <w:r w:rsidR="00EC06BA">
        <w:t>Or height above the bottom?</w:t>
      </w:r>
    </w:p>
  </w:comment>
  <w:comment w:id="100" w:author="Kieran Cox" w:date="2024-03-22T09:49:00Z" w:initials="KC">
    <w:p w14:paraId="750B71F8" w14:textId="43C7E25B"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01"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107"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108"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109"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118" w:author="Em Lim" w:date="2024-08-19T15:24:00Z" w:initials="EL">
    <w:p w14:paraId="1065BB48" w14:textId="77777777" w:rsidR="0026774C" w:rsidRDefault="0026774C" w:rsidP="0026774C">
      <w:r>
        <w:rPr>
          <w:rStyle w:val="CommentReference"/>
        </w:rPr>
        <w:annotationRef/>
      </w:r>
      <w:r>
        <w:rPr>
          <w:sz w:val="20"/>
          <w:szCs w:val="20"/>
        </w:rPr>
        <w:t>Should I put the weight, length, girth, excretion data in the supplement? Or just say it’s in the GitHub? Do I need to say more here?</w:t>
      </w:r>
    </w:p>
  </w:comment>
  <w:comment w:id="119" w:author="Isabelle Cote" w:date="2024-09-03T10:39:00Z" w:initials="IC">
    <w:p w14:paraId="1C8AB72F" w14:textId="77777777" w:rsidR="00092ACC" w:rsidRDefault="00092ACC" w:rsidP="00092ACC">
      <w:pPr>
        <w:pStyle w:val="CommentText"/>
      </w:pPr>
      <w:r>
        <w:rPr>
          <w:rStyle w:val="CommentReference"/>
        </w:rPr>
        <w:annotationRef/>
      </w:r>
      <w:r>
        <w:t>You could put Lim unpublished data</w:t>
      </w:r>
    </w:p>
  </w:comment>
  <w:comment w:id="125" w:author="Isabelle Cote" w:date="2024-09-03T11:00:00Z" w:initials="IC">
    <w:p w14:paraId="0A1FB5D9" w14:textId="77777777" w:rsidR="000D0396" w:rsidRDefault="000D0396" w:rsidP="000D0396">
      <w:pPr>
        <w:pStyle w:val="CommentText"/>
      </w:pPr>
      <w:r>
        <w:rPr>
          <w:rStyle w:val="CommentReference"/>
        </w:rPr>
        <w:annotationRef/>
      </w:r>
      <w:r>
        <w:t>These means are already shown in Fig 3b. It would be better to say NH4 was 2x or 50% higher in than out (whatever the times or % are)… Keep the p values since those are not in the figure</w:t>
      </w:r>
    </w:p>
  </w:comment>
  <w:comment w:id="133" w:author="Em Lim" w:date="2024-07-02T10:45:00Z" w:initials="EL">
    <w:p w14:paraId="22BF149A" w14:textId="0DE7FB6A"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140"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145"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147" w:author="Isabelle Cote" w:date="2024-09-03T11:03:00Z" w:initials="IC">
    <w:p w14:paraId="3EB2FF5A" w14:textId="77777777" w:rsidR="000D0396" w:rsidRDefault="000D0396" w:rsidP="000D0396">
      <w:pPr>
        <w:pStyle w:val="CommentText"/>
      </w:pPr>
      <w:r>
        <w:rPr>
          <w:rStyle w:val="CommentReference"/>
        </w:rPr>
        <w:annotationRef/>
      </w:r>
      <w:r>
        <w:t>Just varying the wording here. Lots of ‘we found evidence…’</w:t>
      </w:r>
    </w:p>
  </w:comment>
  <w:comment w:id="172" w:author="Em Lim" w:date="2024-09-03T16:23:00Z" w:initials="EL">
    <w:p w14:paraId="3DB0BC8B" w14:textId="77777777"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180"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181" w:author="Isabelle Cote"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182" w:author="Em Lim" w:date="2024-08-14T12:59:00Z" w:initials="EL">
    <w:p w14:paraId="642FCDA3" w14:textId="11D6B2EB" w:rsidR="00124C17" w:rsidRDefault="00F62DF9" w:rsidP="00124C17">
      <w:r>
        <w:rPr>
          <w:rStyle w:val="CommentReference"/>
        </w:rPr>
        <w:annotationRef/>
      </w:r>
      <w:r w:rsidR="00124C17">
        <w:rPr>
          <w:sz w:val="20"/>
          <w:szCs w:val="20"/>
        </w:rPr>
        <w:t>Site level inside nh4/outside nh4 for each site, this is the max of all sites</w:t>
      </w:r>
    </w:p>
  </w:comment>
  <w:comment w:id="183" w:author="Em Lim" w:date="2024-08-14T13:01:00Z" w:initials="EL">
    <w:p w14:paraId="3697E87F" w14:textId="387754DB" w:rsidR="00B23B37" w:rsidRDefault="00F62DF9" w:rsidP="00B23B37">
      <w:r>
        <w:rPr>
          <w:rStyle w:val="CommentReference"/>
        </w:rPr>
        <w:annotationRef/>
      </w:r>
      <w:r w:rsidR="00B23B37">
        <w:rPr>
          <w:sz w:val="20"/>
          <w:szCs w:val="20"/>
        </w:rPr>
        <w:t>Max mean cage nh4/min nh4 for each week, this is max of 2 weeks</w:t>
      </w:r>
    </w:p>
  </w:comment>
  <w:comment w:id="186" w:author="Isabelle Cote" w:date="2024-09-03T11:28:00Z" w:initials="IC">
    <w:p w14:paraId="79614807" w14:textId="77777777" w:rsidR="00A5377F" w:rsidRDefault="00A5377F" w:rsidP="00A5377F">
      <w:pPr>
        <w:pStyle w:val="CommentText"/>
      </w:pPr>
      <w:r>
        <w:rPr>
          <w:rStyle w:val="CommentReference"/>
        </w:rPr>
        <w:annotationRef/>
      </w:r>
      <w:r>
        <w:t>This is a GREAT sentence!</w:t>
      </w:r>
    </w:p>
  </w:comment>
  <w:comment w:id="199" w:author="Isabelle Cote" w:date="2024-09-03T11:37:00Z" w:initials="IC">
    <w:p w14:paraId="0B598C7F" w14:textId="77777777" w:rsidR="001C535E" w:rsidRDefault="001C535E" w:rsidP="001C535E">
      <w:pPr>
        <w:pStyle w:val="CommentText"/>
      </w:pPr>
      <w:r>
        <w:rPr>
          <w:rStyle w:val="CommentReference"/>
        </w:rPr>
        <w:annotationRef/>
      </w:r>
      <w:r>
        <w:t>I would remove this; you might be asked why these data are not presented here</w:t>
      </w:r>
    </w:p>
  </w:comment>
  <w:comment w:id="207" w:author="Isabelle Cote" w:date="2024-09-03T11:41:00Z" w:initials="IC">
    <w:p w14:paraId="6C2F5640" w14:textId="77777777" w:rsidR="001C535E" w:rsidRDefault="001C535E" w:rsidP="001C535E">
      <w:pPr>
        <w:pStyle w:val="CommentText"/>
      </w:pPr>
      <w:r>
        <w:rPr>
          <w:rStyle w:val="CommentReference"/>
        </w:rPr>
        <w:annotationRef/>
      </w:r>
      <w:r>
        <w:t>This connects better to the previous sentences and esp to the topic sentence</w:t>
      </w:r>
    </w:p>
  </w:comment>
  <w:comment w:id="214" w:author="Em Lim" w:date="2024-08-22T14:39:00Z" w:initials="EL">
    <w:p w14:paraId="562B426C" w14:textId="7118CF22" w:rsidR="00246B2A" w:rsidRDefault="00246B2A" w:rsidP="00246B2A">
      <w:r>
        <w:rPr>
          <w:rStyle w:val="CommentReference"/>
        </w:rPr>
        <w:annotationRef/>
      </w:r>
      <w:r>
        <w:rPr>
          <w:sz w:val="20"/>
          <w:szCs w:val="20"/>
        </w:rPr>
        <w:t>The sites are ROCKY reefs, most microbial regeneration papers talk about microbes in sediment. They’re still probably regenerating ammonium but probably not much directly over rock???</w:t>
      </w:r>
    </w:p>
  </w:comment>
  <w:comment w:id="215" w:author="Isabelle Cote" w:date="2024-09-03T11:44:00Z" w:initials="IC">
    <w:p w14:paraId="770F4FBE" w14:textId="77777777" w:rsidR="001C535E" w:rsidRDefault="001C535E" w:rsidP="001C535E">
      <w:pPr>
        <w:pStyle w:val="CommentText"/>
      </w:pPr>
      <w:r>
        <w:rPr>
          <w:rStyle w:val="CommentReference"/>
        </w:rPr>
        <w:annotationRef/>
      </w:r>
      <w:r>
        <w:t>Good point</w:t>
      </w:r>
    </w:p>
  </w:comment>
  <w:comment w:id="235" w:author="Isabelle Cote" w:date="2024-09-03T11:52:00Z" w:initials="IC">
    <w:p w14:paraId="05608011" w14:textId="77777777" w:rsidR="00B50E76" w:rsidRDefault="00B50E76" w:rsidP="00B50E76">
      <w:pPr>
        <w:pStyle w:val="CommentText"/>
      </w:pPr>
      <w:r>
        <w:rPr>
          <w:rStyle w:val="CommentReference"/>
        </w:rPr>
        <w:annotationRef/>
      </w:r>
      <w:r>
        <w:t>Is this better?</w:t>
      </w:r>
    </w:p>
  </w:comment>
  <w:comment w:id="226" w:author="Em Lim" w:date="2024-08-22T15:01:00Z" w:initials="EL">
    <w:p w14:paraId="11AB44CB" w14:textId="1B595DE5" w:rsidR="00F03F07" w:rsidRDefault="00F03F07" w:rsidP="00F03F07">
      <w:r>
        <w:rPr>
          <w:rStyle w:val="CommentReference"/>
        </w:rPr>
        <w:annotationRef/>
      </w:r>
      <w:r>
        <w:rPr>
          <w:sz w:val="20"/>
          <w:szCs w:val="20"/>
        </w:rPr>
        <w:t>I don’t like this sentence</w:t>
      </w:r>
    </w:p>
  </w:comment>
  <w:comment w:id="239" w:author="Em Lim" w:date="2024-08-26T12:51:00Z" w:initials="EL">
    <w:p w14:paraId="6DBADF19" w14:textId="77777777" w:rsidR="00A37BD2" w:rsidRDefault="00A37BD2" w:rsidP="00A37BD2">
      <w:r>
        <w:rPr>
          <w:rStyle w:val="CommentReference"/>
        </w:rPr>
        <w:annotationRef/>
      </w:r>
      <w:r>
        <w:rPr>
          <w:sz w:val="20"/>
          <w:szCs w:val="20"/>
        </w:rPr>
        <w:t>Differences between our paper and previous in out kelp papers: We measured 5 m in vs at edge, others measured in the middle of the forest vs 100 + m away. We took measurements at depth vs surface measurements. We took measurements across kelp biomes gradient and included controls. Our forests were also much smaller than theirs, we don’t mention kelp forest area anywhere but could mention that here?</w:t>
      </w:r>
    </w:p>
  </w:comment>
  <w:comment w:id="240" w:author="Em Lim" w:date="2024-08-26T14:25:00Z" w:initials="EL">
    <w:p w14:paraId="31142E34" w14:textId="77777777" w:rsidR="00584638" w:rsidRDefault="00584638" w:rsidP="00584638">
      <w:r>
        <w:rPr>
          <w:rStyle w:val="CommentReference"/>
        </w:rPr>
        <w:annotationRef/>
      </w:r>
      <w:r>
        <w:rPr>
          <w:sz w:val="20"/>
          <w:szCs w:val="20"/>
        </w:rPr>
        <w:t>Out biggest forest was 3580 m2</w:t>
      </w:r>
    </w:p>
  </w:comment>
  <w:comment w:id="251" w:author="Em Lim" w:date="2024-08-26T15:18:00Z" w:initials="EL">
    <w:p w14:paraId="077537EE" w14:textId="77777777" w:rsidR="004F2705" w:rsidRDefault="004F2705" w:rsidP="004F2705">
      <w:r>
        <w:rPr>
          <w:rStyle w:val="CommentReference"/>
        </w:rPr>
        <w:annotationRef/>
      </w:r>
      <w:r>
        <w:rPr>
          <w:sz w:val="20"/>
          <w:szCs w:val="20"/>
        </w:rPr>
        <w:t>Other papers found diffs inside vs outside, but they were sampling much farther outside the forest than we were.</w:t>
      </w:r>
    </w:p>
  </w:comment>
  <w:comment w:id="252" w:author="Isabelle Cote" w:date="2024-09-03T11:59:00Z" w:initials="IC">
    <w:p w14:paraId="39C0268F" w14:textId="77777777" w:rsidR="00A83EAE" w:rsidRDefault="00A83EAE" w:rsidP="00A83EAE">
      <w:pPr>
        <w:pStyle w:val="CommentText"/>
      </w:pPr>
      <w:r>
        <w:rPr>
          <w:rStyle w:val="CommentReference"/>
        </w:rPr>
        <w:annotationRef/>
      </w:r>
      <w:r>
        <w:t>Is this the case? It’s distance from the edge that matters</w:t>
      </w:r>
    </w:p>
  </w:comment>
  <w:comment w:id="270" w:author="Isabelle Cote" w:date="2024-09-03T12:06:00Z" w:initials="IC">
    <w:p w14:paraId="58967D4C" w14:textId="77777777" w:rsidR="00900C38" w:rsidRDefault="00900C38" w:rsidP="00900C38">
      <w:pPr>
        <w:pStyle w:val="CommentText"/>
      </w:pPr>
      <w:r>
        <w:rPr>
          <w:rStyle w:val="CommentReference"/>
        </w:rPr>
        <w:annotationRef/>
      </w:r>
      <w:r>
        <w:t>This topic sentence sets up the next two paragraphs</w:t>
      </w:r>
    </w:p>
  </w:comment>
  <w:comment w:id="274" w:author="Isabelle Cote" w:date="2024-09-03T12:33:00Z" w:initials="IC">
    <w:p w14:paraId="62E933FC" w14:textId="77777777" w:rsidR="00B7637C" w:rsidRDefault="00B7637C" w:rsidP="00B7637C">
      <w:pPr>
        <w:pStyle w:val="CommentText"/>
      </w:pPr>
      <w:r>
        <w:rPr>
          <w:rStyle w:val="CommentReference"/>
        </w:rPr>
        <w:annotationRef/>
      </w:r>
      <w:r>
        <w:t>I moved kelp spp ahead of animal biomass because it’s fig 3a vs 3d,e</w:t>
      </w:r>
    </w:p>
  </w:comment>
  <w:comment w:id="283" w:author="Isabelle Cote" w:date="2024-09-03T12:09:00Z" w:initials="IC">
    <w:p w14:paraId="00C3A409" w14:textId="5183CC32" w:rsidR="00EC06BA" w:rsidRDefault="00EC06BA" w:rsidP="00EC06BA">
      <w:pPr>
        <w:pStyle w:val="CommentText"/>
      </w:pPr>
      <w:r>
        <w:rPr>
          <w:rStyle w:val="CommentReference"/>
        </w:rPr>
        <w:annotationRef/>
      </w:r>
      <w:r>
        <w:t>??</w:t>
      </w:r>
    </w:p>
  </w:comment>
  <w:comment w:id="329" w:author="Em Lim" w:date="2024-08-22T15:02:00Z" w:initials="EL">
    <w:p w14:paraId="2A007859" w14:textId="2B2EA0E1" w:rsidR="00900C38" w:rsidRDefault="00900C38" w:rsidP="00900C38">
      <w:r>
        <w:rPr>
          <w:rStyle w:val="CommentReference"/>
        </w:rPr>
        <w:annotationRef/>
      </w:r>
      <w:r>
        <w:rPr>
          <w:sz w:val="20"/>
          <w:szCs w:val="20"/>
        </w:rPr>
        <w:t>Maybe conclusion: Therefore, kelp may be increasing NH₄⁺ even more than we think, and the positive effect of kelp isn’t just an artifact of NH₄⁺ increasing towards the shore for some reason</w:t>
      </w:r>
    </w:p>
  </w:comment>
  <w:comment w:id="341" w:author="Em Lim" w:date="2024-08-23T12:24:00Z" w:initials="EL">
    <w:p w14:paraId="1333865D" w14:textId="70816D88" w:rsidR="00360246" w:rsidRDefault="00360246" w:rsidP="00360246">
      <w:r>
        <w:rPr>
          <w:rStyle w:val="CommentReference"/>
        </w:rPr>
        <w:annotationRef/>
      </w:r>
      <w:r>
        <w:rPr>
          <w:sz w:val="20"/>
          <w:szCs w:val="20"/>
        </w:rPr>
        <w:t>Alt first sentence: Kelp forests attract dense aggregations of fishes and invertebrates, which could account for the increased delta NH₄⁺ at higher density sites, but tthe positive relationship between animal biomass and delta NH₄⁺ was weak and mediated by water flow and kelp biomass.</w:t>
      </w:r>
    </w:p>
  </w:comment>
  <w:comment w:id="342" w:author="Isabelle Cote" w:date="2024-09-03T12:29:00Z" w:initials="IC">
    <w:p w14:paraId="196F7A75" w14:textId="77777777" w:rsidR="003E52B7" w:rsidRDefault="003E52B7" w:rsidP="003E52B7">
      <w:pPr>
        <w:pStyle w:val="CommentText"/>
      </w:pPr>
      <w:r>
        <w:rPr>
          <w:rStyle w:val="CommentReference"/>
        </w:rPr>
        <w:annotationRef/>
      </w:r>
      <w:r>
        <w:t>This is a much better topic sentence for this paragraph</w:t>
      </w:r>
    </w:p>
  </w:comment>
  <w:comment w:id="345" w:author="Em Lim" w:date="2024-08-22T13:20:00Z" w:initials="EL">
    <w:p w14:paraId="74181BDC" w14:textId="4CCC2851" w:rsidR="00AF52A3" w:rsidRDefault="00AF52A3" w:rsidP="00AF52A3">
      <w:r>
        <w:rPr>
          <w:rStyle w:val="CommentReference"/>
        </w:rPr>
        <w:annotationRef/>
      </w:r>
      <w:r>
        <w:rPr>
          <w:sz w:val="20"/>
          <w:szCs w:val="20"/>
        </w:rPr>
        <w:t>At the meso-scale, we also found a negative interaction between animals and tide exchange</w:t>
      </w:r>
    </w:p>
  </w:comment>
  <w:comment w:id="346" w:author="Isabelle Cote" w:date="2024-09-03T12:41:00Z" w:initials="IC">
    <w:p w14:paraId="29089A72" w14:textId="77777777" w:rsidR="0067173A" w:rsidRDefault="0067173A" w:rsidP="0067173A">
      <w:pPr>
        <w:pStyle w:val="CommentText"/>
      </w:pPr>
      <w:r>
        <w:rPr>
          <w:rStyle w:val="CommentReference"/>
        </w:rPr>
        <w:annotationRef/>
      </w:r>
      <w:r>
        <w:t>I think it’s OK to leave this paragraph as is so not to mention this. I can’t see a way to add it elegantly</w:t>
      </w:r>
    </w:p>
  </w:comment>
  <w:comment w:id="365" w:author="Em Lim" w:date="2024-08-22T13:50:00Z" w:initials="EL">
    <w:p w14:paraId="6A00521E" w14:textId="2931B445" w:rsidR="00965054" w:rsidRDefault="00965054" w:rsidP="00965054">
      <w:r>
        <w:rPr>
          <w:rStyle w:val="CommentReference"/>
        </w:rPr>
        <w:annotationRef/>
      </w:r>
      <w:r>
        <w:rPr>
          <w:sz w:val="20"/>
          <w:szCs w:val="20"/>
        </w:rPr>
        <w:t>We also didn’t find a relationship between kelp biomass and animal abundance or biomass (throw this mod in the supp? Cite Claire?).</w:t>
      </w:r>
    </w:p>
  </w:comment>
  <w:comment w:id="369" w:author="Isabelle Cote" w:date="2024-09-03T15:02:00Z" w:initials="IC">
    <w:p w14:paraId="1CDA007B" w14:textId="77777777" w:rsidR="00327838" w:rsidRDefault="00327838" w:rsidP="00327838">
      <w:pPr>
        <w:pStyle w:val="CommentText"/>
      </w:pPr>
      <w:r>
        <w:rPr>
          <w:rStyle w:val="CommentReference"/>
        </w:rPr>
        <w:annotationRef/>
      </w:r>
      <w:r>
        <w:t>This was a masterful way to combine these two results. Well done!</w:t>
      </w:r>
    </w:p>
  </w:comment>
  <w:comment w:id="372" w:author="Isabelle Cote" w:date="2024-09-03T14:50:00Z" w:initials="IC">
    <w:p w14:paraId="5BF33CCF" w14:textId="5BD58D09" w:rsidR="005D293A" w:rsidRDefault="005D293A" w:rsidP="005D293A">
      <w:pPr>
        <w:pStyle w:val="CommentText"/>
      </w:pPr>
      <w:r>
        <w:rPr>
          <w:rStyle w:val="CommentReference"/>
        </w:rPr>
        <w:annotationRef/>
      </w:r>
      <w:r>
        <w:t>I’ve moved the bit about biodiversity to its own section</w:t>
      </w:r>
    </w:p>
  </w:comment>
  <w:comment w:id="380" w:author="Em Lim" w:date="2024-08-22T15:02:00Z" w:initials="EL">
    <w:p w14:paraId="327F4344" w14:textId="4DCF16DA" w:rsidR="000B303C" w:rsidRDefault="000B303C" w:rsidP="000B303C">
      <w:r>
        <w:rPr>
          <w:rStyle w:val="CommentReference"/>
        </w:rPr>
        <w:annotationRef/>
      </w:r>
      <w:r>
        <w:rPr>
          <w:sz w:val="20"/>
          <w:szCs w:val="20"/>
        </w:rPr>
        <w:t>Maybe conclusion: Therefore, kelp may be increasing NH₄⁺ even more than we think, and the positive effect of kelp isn’t just an artifact of NH₄⁺ increasing towards the shore for some reason</w:t>
      </w:r>
    </w:p>
  </w:comment>
  <w:comment w:id="382" w:author="Isabelle Cote" w:date="2024-09-03T12:38:00Z" w:initials="IC">
    <w:p w14:paraId="6956035A" w14:textId="77777777" w:rsidR="0067173A" w:rsidRDefault="0067173A" w:rsidP="0067173A">
      <w:pPr>
        <w:pStyle w:val="CommentText"/>
      </w:pPr>
      <w:r>
        <w:rPr>
          <w:rStyle w:val="CommentReference"/>
        </w:rPr>
        <w:annotationRef/>
      </w:r>
      <w:r>
        <w:t>This was a masterful way to combine these two results. Well done!</w:t>
      </w:r>
    </w:p>
  </w:comment>
  <w:comment w:id="383" w:author="Em Lim" w:date="2024-08-23T12:15:00Z" w:initials="EL">
    <w:p w14:paraId="0828A88E" w14:textId="20BF82A3" w:rsidR="00707540" w:rsidRDefault="00707540" w:rsidP="00707540">
      <w:r>
        <w:rPr>
          <w:rStyle w:val="CommentReference"/>
        </w:rPr>
        <w:annotationRef/>
      </w:r>
      <w:r>
        <w:rPr>
          <w:sz w:val="20"/>
          <w:szCs w:val="20"/>
        </w:rPr>
        <w:t>Really don’t like this paragraph</w:t>
      </w:r>
    </w:p>
  </w:comment>
  <w:comment w:id="384" w:author="Em Lim" w:date="2024-08-23T12:47:00Z" w:initials="EL">
    <w:p w14:paraId="2FCD3381" w14:textId="77777777" w:rsidR="0035016F" w:rsidRDefault="0035016F" w:rsidP="0035016F">
      <w:r>
        <w:rPr>
          <w:rStyle w:val="CommentReference"/>
        </w:rPr>
        <w:annotationRef/>
      </w:r>
      <w:r>
        <w:rPr>
          <w:sz w:val="20"/>
          <w:szCs w:val="20"/>
        </w:rPr>
        <w:t>Could talk about families here?</w:t>
      </w:r>
    </w:p>
    <w:p w14:paraId="6E3DB241" w14:textId="77777777" w:rsidR="0035016F" w:rsidRDefault="0035016F" w:rsidP="0035016F"/>
    <w:p w14:paraId="28ED135C" w14:textId="77777777" w:rsidR="0035016F" w:rsidRDefault="0035016F" w:rsidP="0035016F">
      <w:r>
        <w:rPr>
          <w:sz w:val="20"/>
          <w:szCs w:val="20"/>
        </w:rPr>
        <w:t>When we examined family specific relationships with NH₄⁺ and delta NH₄⁺, we found evidence for positive relationships between all six families we tested, with gobies (which showed a negative relationship) being the only outlier (Electronic Supplement 2). However, among sites, greenlings and whitecap limpets were the only two families to show positive relationships with NH₄⁺.</w:t>
      </w:r>
    </w:p>
  </w:comment>
  <w:comment w:id="385" w:author="Em Lim" w:date="2024-08-23T12:47:00Z" w:initials="EL">
    <w:p w14:paraId="6B0F7FCC" w14:textId="77777777" w:rsidR="0035016F" w:rsidRDefault="0035016F" w:rsidP="0035016F">
      <w:r>
        <w:rPr>
          <w:rStyle w:val="CommentReference"/>
        </w:rPr>
        <w:annotationRef/>
      </w:r>
      <w:r>
        <w:rPr>
          <w:sz w:val="20"/>
          <w:szCs w:val="20"/>
        </w:rPr>
        <w:t>Could also mention that biodiversity may have a weakly negative effect on NH₄⁺ inside vs outside kelp forests</w:t>
      </w:r>
    </w:p>
  </w:comment>
  <w:comment w:id="451" w:author="Isabelle Cote" w:date="2024-09-03T15:22:00Z" w:initials="IC">
    <w:p w14:paraId="0A795BB0" w14:textId="77777777" w:rsidR="00741F8A" w:rsidRDefault="00741F8A" w:rsidP="00741F8A">
      <w:pPr>
        <w:pStyle w:val="CommentText"/>
      </w:pPr>
      <w:r>
        <w:rPr>
          <w:rStyle w:val="CommentReference"/>
        </w:rPr>
        <w:annotationRef/>
      </w:r>
      <w:r>
        <w:t xml:space="preserve">Is this an idea you want to continue to develop? </w:t>
      </w:r>
    </w:p>
  </w:comment>
  <w:comment w:id="491" w:author="Isabelle Cote" w:date="2024-09-03T15:25:00Z" w:initials="IC">
    <w:p w14:paraId="489B4FD2" w14:textId="77777777" w:rsidR="003C6B73" w:rsidRDefault="00741F8A" w:rsidP="003C6B73">
      <w:pPr>
        <w:pStyle w:val="CommentText"/>
      </w:pPr>
      <w:r>
        <w:rPr>
          <w:rStyle w:val="CommentReference"/>
        </w:rPr>
        <w:annotationRef/>
      </w:r>
      <w:r w:rsidR="003C6B73">
        <w:t>I think this is a good start for a conclusion paragraph. You can weave in some of what you have here into it. Bring back the tropical vs temperate comparison to make it full circle</w:t>
      </w:r>
    </w:p>
  </w:comment>
  <w:comment w:id="495" w:author="Em Lim" w:date="2024-08-26T15:25:00Z" w:initials="EL">
    <w:p w14:paraId="0107E3C8" w14:textId="390AE3D5" w:rsidR="006610AC" w:rsidRDefault="006610AC" w:rsidP="006610AC">
      <w:r>
        <w:rPr>
          <w:rStyle w:val="CommentReference"/>
        </w:rPr>
        <w:annotationRef/>
      </w:r>
      <w:r>
        <w:rPr>
          <w:sz w:val="20"/>
          <w:szCs w:val="20"/>
        </w:rPr>
        <w:t>I looked for all the papers in my meta-analysis with + effect size, and calculated the x difference between nh4 in treatment vs control for the papers that measured nutrients. These are all the papers that had lower x differences than the meso-scale(16x).</w:t>
      </w:r>
    </w:p>
  </w:comment>
  <w:comment w:id="527"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530"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537"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538"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555" w:author="Isabelle Cote" w:date="2024-09-03T11:18:00Z" w:initials="IC">
    <w:p w14:paraId="2BA675E9" w14:textId="77777777" w:rsidR="00377E7D" w:rsidRDefault="00377E7D" w:rsidP="00377E7D">
      <w:pPr>
        <w:pStyle w:val="CommentText"/>
      </w:pPr>
      <w:r>
        <w:rPr>
          <w:rStyle w:val="CommentReference"/>
        </w:rPr>
        <w:annotationRef/>
      </w:r>
      <w:r>
        <w:t>Add sample sizes?</w:t>
      </w:r>
    </w:p>
  </w:comment>
  <w:comment w:id="556"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557"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558"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559"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560"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561"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562"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563" w:author="Isabelle Cote" w:date="2024-07-23T11:23:00Z" w:initials="IC">
    <w:p w14:paraId="214C3337" w14:textId="77777777" w:rsidR="002B081F" w:rsidRDefault="002B081F" w:rsidP="002B081F">
      <w:pPr>
        <w:pStyle w:val="CommentText"/>
      </w:pPr>
      <w:r>
        <w:rPr>
          <w:rStyle w:val="CommentReference"/>
        </w:rPr>
        <w:annotationRef/>
      </w:r>
      <w:r>
        <w:t>Yep</w:t>
      </w:r>
    </w:p>
  </w:comment>
  <w:comment w:id="564"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565"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566"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67"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568"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ACA4B35" w15:done="0"/>
  <w15:commentEx w15:paraId="46CE9D13" w15:done="0"/>
  <w15:commentEx w15:paraId="3326766D" w15:done="0"/>
  <w15:commentEx w15:paraId="5AAB2810" w15:done="0"/>
  <w15:commentEx w15:paraId="37A9109E" w15:paraIdParent="5AAB2810" w15:done="0"/>
  <w15:commentEx w15:paraId="125D4431" w15:paraIdParent="5AAB2810" w15:done="0"/>
  <w15:commentEx w15:paraId="42B3C063" w15:done="0"/>
  <w15:commentEx w15:paraId="08D131CF" w15:done="0"/>
  <w15:commentEx w15:paraId="5334AA84" w15:done="0"/>
  <w15:commentEx w15:paraId="5CA930B3" w15:done="0"/>
  <w15:commentEx w15:paraId="6E145D1F" w15:done="0"/>
  <w15:commentEx w15:paraId="2F749496" w15:done="0"/>
  <w15:commentEx w15:paraId="2E0FB775" w15:done="0"/>
  <w15:commentEx w15:paraId="2B7DF3E2" w15:done="0"/>
  <w15:commentEx w15:paraId="381B0B5A" w15:paraIdParent="2B7DF3E2" w15:done="0"/>
  <w15:commentEx w15:paraId="7D59E57F" w15:done="0"/>
  <w15:commentEx w15:paraId="0B492A45" w15:done="0"/>
  <w15:commentEx w15:paraId="005215D3" w15:done="0"/>
  <w15:commentEx w15:paraId="17D38A3B" w15:paraIdParent="005215D3" w15:done="0"/>
  <w15:commentEx w15:paraId="347B36B8" w15:paraIdParent="005215D3" w15:done="0"/>
  <w15:commentEx w15:paraId="2EB56C1E" w15:paraIdParent="005215D3" w15:done="0"/>
  <w15:commentEx w15:paraId="53EF394E" w15:done="0"/>
  <w15:commentEx w15:paraId="70244D2A" w15:paraIdParent="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1065BB48" w15:done="0"/>
  <w15:commentEx w15:paraId="1C8AB72F" w15:paraIdParent="1065BB48" w15:done="0"/>
  <w15:commentEx w15:paraId="0A1FB5D9" w15:done="0"/>
  <w15:commentEx w15:paraId="22BF149A" w15:done="0"/>
  <w15:commentEx w15:paraId="179F601D" w15:done="0"/>
  <w15:commentEx w15:paraId="10643720" w15:done="0"/>
  <w15:commentEx w15:paraId="3EB2FF5A" w15:done="0"/>
  <w15:commentEx w15:paraId="3DB0BC8B" w15:done="0"/>
  <w15:commentEx w15:paraId="0EC025A0" w15:done="0"/>
  <w15:commentEx w15:paraId="56F0A417" w15:paraIdParent="0EC025A0" w15:done="0"/>
  <w15:commentEx w15:paraId="642FCDA3" w15:done="0"/>
  <w15:commentEx w15:paraId="3697E87F" w15:done="0"/>
  <w15:commentEx w15:paraId="79614807" w15:done="0"/>
  <w15:commentEx w15:paraId="0B598C7F" w15:done="0"/>
  <w15:commentEx w15:paraId="6C2F5640" w15:done="0"/>
  <w15:commentEx w15:paraId="562B426C" w15:done="0"/>
  <w15:commentEx w15:paraId="770F4FBE" w15:paraIdParent="562B426C" w15:done="0"/>
  <w15:commentEx w15:paraId="05608011" w15:done="0"/>
  <w15:commentEx w15:paraId="11AB44CB" w15:done="0"/>
  <w15:commentEx w15:paraId="6DBADF19" w15:done="0"/>
  <w15:commentEx w15:paraId="31142E34" w15:paraIdParent="6DBADF19" w15:done="0"/>
  <w15:commentEx w15:paraId="077537EE" w15:done="0"/>
  <w15:commentEx w15:paraId="39C0268F" w15:done="0"/>
  <w15:commentEx w15:paraId="58967D4C" w15:done="0"/>
  <w15:commentEx w15:paraId="62E933FC" w15:done="0"/>
  <w15:commentEx w15:paraId="00C3A409" w15:done="0"/>
  <w15:commentEx w15:paraId="2A007859" w15:done="0"/>
  <w15:commentEx w15:paraId="1333865D" w15:done="0"/>
  <w15:commentEx w15:paraId="196F7A75" w15:paraIdParent="1333865D" w15:done="0"/>
  <w15:commentEx w15:paraId="74181BDC" w15:done="0"/>
  <w15:commentEx w15:paraId="29089A72" w15:paraIdParent="74181BDC" w15:done="0"/>
  <w15:commentEx w15:paraId="6A00521E" w15:done="0"/>
  <w15:commentEx w15:paraId="1CDA007B" w15:done="0"/>
  <w15:commentEx w15:paraId="5BF33CCF" w15:done="0"/>
  <w15:commentEx w15:paraId="327F4344" w15:done="0"/>
  <w15:commentEx w15:paraId="6956035A" w15:done="0"/>
  <w15:commentEx w15:paraId="0828A88E" w15:done="0"/>
  <w15:commentEx w15:paraId="28ED135C" w15:paraIdParent="0828A88E" w15:done="0"/>
  <w15:commentEx w15:paraId="6B0F7FCC" w15:paraIdParent="0828A88E" w15:done="0"/>
  <w15:commentEx w15:paraId="0A795BB0" w15:done="0"/>
  <w15:commentEx w15:paraId="489B4FD2" w15:done="0"/>
  <w15:commentEx w15:paraId="0107E3C8" w15:done="0"/>
  <w15:commentEx w15:paraId="7BD2D752" w15:done="0"/>
  <w15:commentEx w15:paraId="6417C75B" w15:done="0"/>
  <w15:commentEx w15:paraId="5A99A513" w15:done="0"/>
  <w15:commentEx w15:paraId="1F298D4A" w15:paraIdParent="5A99A513" w15:done="0"/>
  <w15:commentEx w15:paraId="2BA675E9" w15:done="0"/>
  <w15:commentEx w15:paraId="761C52DF" w15:done="0"/>
  <w15:commentEx w15:paraId="37A42D46" w15:paraIdParent="761C52DF" w15:done="0"/>
  <w15:commentEx w15:paraId="30699E70" w15:paraIdParent="761C52DF"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C938F2" w16cex:dateUtc="2024-09-02T17:54:00Z"/>
  <w16cex:commentExtensible w16cex:durableId="2F28A83B" w16cex:dateUtc="2024-09-03T22:26:00Z"/>
  <w16cex:commentExtensible w16cex:durableId="70C1F963" w16cex:dateUtc="2024-03-21T18:31:00Z"/>
  <w16cex:commentExtensible w16cex:durableId="57DBCCA9" w16cex:dateUtc="2024-03-21T18:32:00Z"/>
  <w16cex:commentExtensible w16cex:durableId="6710A97F" w16cex:dateUtc="2024-03-21T18:32:00Z"/>
  <w16cex:commentExtensible w16cex:durableId="290AEB40" w16cex:dateUtc="2024-09-03T22:26:00Z"/>
  <w16cex:commentExtensible w16cex:durableId="1B863DFD" w16cex:dateUtc="2024-07-22T18:49:00Z"/>
  <w16cex:commentExtensible w16cex:durableId="12785F0C" w16cex:dateUtc="2024-09-02T17:42:00Z"/>
  <w16cex:commentExtensible w16cex:durableId="57A61746" w16cex:dateUtc="2024-09-02T17:48:00Z"/>
  <w16cex:commentExtensible w16cex:durableId="31093E64" w16cex:dateUtc="2024-03-21T23:37:00Z"/>
  <w16cex:commentExtensible w16cex:durableId="5D4D1DB1" w16cex:dateUtc="2024-09-02T17:51:00Z"/>
  <w16cex:commentExtensible w16cex:durableId="716E94ED" w16cex:dateUtc="2024-08-26T22:05:00Z"/>
  <w16cex:commentExtensible w16cex:durableId="36E3FF91" w16cex:dateUtc="2024-09-02T17:52:00Z"/>
  <w16cex:commentExtensible w16cex:durableId="44F4B6EC" w16cex:dateUtc="2024-09-03T17:22:00Z"/>
  <w16cex:commentExtensible w16cex:durableId="2B1D4330" w16cex:dateUtc="2024-09-03T17:29:00Z"/>
  <w16cex:commentExtensible w16cex:durableId="60760F53" w16cex:dateUtc="2024-03-22T15:46:00Z"/>
  <w16cex:commentExtensible w16cex:durableId="5D84354E" w16cex:dateUtc="2024-08-26T22:06:00Z"/>
  <w16cex:commentExtensible w16cex:durableId="4162A6F4" w16cex:dateUtc="2024-09-03T17:25:00Z"/>
  <w16cex:commentExtensible w16cex:durableId="79BCABF0" w16cex:dateUtc="2024-09-03T17:29: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1278F64F" w16cex:dateUtc="2024-08-19T22:24:00Z"/>
  <w16cex:commentExtensible w16cex:durableId="6BF11DC0" w16cex:dateUtc="2024-09-03T17:39:00Z"/>
  <w16cex:commentExtensible w16cex:durableId="247F3B75" w16cex:dateUtc="2024-09-03T18:00:00Z"/>
  <w16cex:commentExtensible w16cex:durableId="0258040D" w16cex:dateUtc="2024-09-03T18:03:00Z"/>
  <w16cex:commentExtensible w16cex:durableId="240D3817" w16cex:dateUtc="2024-09-03T23:23:00Z"/>
  <w16cex:commentExtensible w16cex:durableId="388252A7" w16cex:dateUtc="2024-08-14T19:59:00Z"/>
  <w16cex:commentExtensible w16cex:durableId="72073602" w16cex:dateUtc="2024-09-03T18:26:00Z"/>
  <w16cex:commentExtensible w16cex:durableId="7864B242" w16cex:dateUtc="2024-08-14T19:59:00Z"/>
  <w16cex:commentExtensible w16cex:durableId="3AD972D1" w16cex:dateUtc="2024-08-14T20:01:00Z"/>
  <w16cex:commentExtensible w16cex:durableId="197DDBB3" w16cex:dateUtc="2024-09-03T18:28:00Z"/>
  <w16cex:commentExtensible w16cex:durableId="6A16F120" w16cex:dateUtc="2024-09-03T18:37:00Z"/>
  <w16cex:commentExtensible w16cex:durableId="6752AE17" w16cex:dateUtc="2024-09-03T18:41:00Z"/>
  <w16cex:commentExtensible w16cex:durableId="2966010A" w16cex:dateUtc="2024-08-22T21:39:00Z"/>
  <w16cex:commentExtensible w16cex:durableId="0C5599CD" w16cex:dateUtc="2024-09-03T18:44:00Z"/>
  <w16cex:commentExtensible w16cex:durableId="74371C12" w16cex:dateUtc="2024-09-03T18:52:00Z"/>
  <w16cex:commentExtensible w16cex:durableId="18117762" w16cex:dateUtc="2024-08-22T22:01:00Z"/>
  <w16cex:commentExtensible w16cex:durableId="45A068F8" w16cex:dateUtc="2024-08-26T19:51:00Z"/>
  <w16cex:commentExtensible w16cex:durableId="27A4A168" w16cex:dateUtc="2024-08-26T21:25:00Z"/>
  <w16cex:commentExtensible w16cex:durableId="5BE35587" w16cex:dateUtc="2024-08-26T22:18:00Z"/>
  <w16cex:commentExtensible w16cex:durableId="2186192C" w16cex:dateUtc="2024-09-03T18:59:00Z"/>
  <w16cex:commentExtensible w16cex:durableId="1B16EAF0" w16cex:dateUtc="2024-09-03T19:06:00Z"/>
  <w16cex:commentExtensible w16cex:durableId="193A4F30" w16cex:dateUtc="2024-09-03T19:33:00Z"/>
  <w16cex:commentExtensible w16cex:durableId="5E03686B" w16cex:dateUtc="2024-09-03T19:09:00Z"/>
  <w16cex:commentExtensible w16cex:durableId="297C43AF" w16cex:dateUtc="2024-08-22T22:02:00Z"/>
  <w16cex:commentExtensible w16cex:durableId="3C52475B" w16cex:dateUtc="2024-08-23T19:24:00Z"/>
  <w16cex:commentExtensible w16cex:durableId="1D8453D6" w16cex:dateUtc="2024-09-03T19:29:00Z"/>
  <w16cex:commentExtensible w16cex:durableId="3C9E48F2" w16cex:dateUtc="2024-08-22T20:20:00Z"/>
  <w16cex:commentExtensible w16cex:durableId="4EE40CBC" w16cex:dateUtc="2024-09-03T19:41:00Z"/>
  <w16cex:commentExtensible w16cex:durableId="1218A3D8" w16cex:dateUtc="2024-08-22T20:50:00Z"/>
  <w16cex:commentExtensible w16cex:durableId="317ECB0D" w16cex:dateUtc="2024-09-03T22:02:00Z"/>
  <w16cex:commentExtensible w16cex:durableId="6D629E86" w16cex:dateUtc="2024-09-03T21:50:00Z"/>
  <w16cex:commentExtensible w16cex:durableId="32137A41" w16cex:dateUtc="2024-08-22T22:02:00Z"/>
  <w16cex:commentExtensible w16cex:durableId="45B7680A" w16cex:dateUtc="2024-09-03T19:38:00Z"/>
  <w16cex:commentExtensible w16cex:durableId="39E45F40" w16cex:dateUtc="2024-08-23T19:15:00Z"/>
  <w16cex:commentExtensible w16cex:durableId="7145B928" w16cex:dateUtc="2024-08-23T19:47:00Z"/>
  <w16cex:commentExtensible w16cex:durableId="1C67FED6" w16cex:dateUtc="2024-08-23T19:47:00Z"/>
  <w16cex:commentExtensible w16cex:durableId="571DFE73" w16cex:dateUtc="2024-09-03T22:22:00Z"/>
  <w16cex:commentExtensible w16cex:durableId="0D50C802" w16cex:dateUtc="2024-09-03T22:25:00Z"/>
  <w16cex:commentExtensible w16cex:durableId="177C97DB" w16cex:dateUtc="2024-08-26T22:25:00Z"/>
  <w16cex:commentExtensible w16cex:durableId="30B9E16C" w16cex:dateUtc="2024-07-23T18:01:00Z"/>
  <w16cex:commentExtensible w16cex:durableId="1364E7C1" w16cex:dateUtc="2024-07-23T18:58:00Z"/>
  <w16cex:commentExtensible w16cex:durableId="459C4B33" w16cex:dateUtc="2024-07-05T19:37:00Z"/>
  <w16cex:commentExtensible w16cex:durableId="18982704" w16cex:dateUtc="2024-07-16T21:14:00Z"/>
  <w16cex:commentExtensible w16cex:durableId="468A4332" w16cex:dateUtc="2024-09-03T18:18: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ACA4B35" w16cid:durableId="2A11621D"/>
  <w16cid:commentId w16cid:paraId="46CE9D13" w16cid:durableId="59C938F2"/>
  <w16cid:commentId w16cid:paraId="3326766D" w16cid:durableId="2F28A83B"/>
  <w16cid:commentId w16cid:paraId="5AAB2810" w16cid:durableId="70C1F963"/>
  <w16cid:commentId w16cid:paraId="37A9109E" w16cid:durableId="57DBCCA9"/>
  <w16cid:commentId w16cid:paraId="125D4431" w16cid:durableId="6710A97F"/>
  <w16cid:commentId w16cid:paraId="42B3C063" w16cid:durableId="290AEB40"/>
  <w16cid:commentId w16cid:paraId="08D131CF" w16cid:durableId="1B863DFD"/>
  <w16cid:commentId w16cid:paraId="5334AA84" w16cid:durableId="12785F0C"/>
  <w16cid:commentId w16cid:paraId="5CA930B3" w16cid:durableId="2A1A9B22"/>
  <w16cid:commentId w16cid:paraId="6E145D1F" w16cid:durableId="57A61746"/>
  <w16cid:commentId w16cid:paraId="2F749496" w16cid:durableId="31093E64"/>
  <w16cid:commentId w16cid:paraId="2E0FB775" w16cid:durableId="5D4D1DB1"/>
  <w16cid:commentId w16cid:paraId="2B7DF3E2" w16cid:durableId="716E94ED"/>
  <w16cid:commentId w16cid:paraId="381B0B5A" w16cid:durableId="36E3FF91"/>
  <w16cid:commentId w16cid:paraId="7D59E57F" w16cid:durableId="44F4B6EC"/>
  <w16cid:commentId w16cid:paraId="0B492A45" w16cid:durableId="2B1D4330"/>
  <w16cid:commentId w16cid:paraId="005215D3" w16cid:durableId="60760F53"/>
  <w16cid:commentId w16cid:paraId="17D38A3B" w16cid:durableId="29AD30AD"/>
  <w16cid:commentId w16cid:paraId="347B36B8" w16cid:durableId="5D84354E"/>
  <w16cid:commentId w16cid:paraId="2EB56C1E" w16cid:durableId="4162A6F4"/>
  <w16cid:commentId w16cid:paraId="53EF394E" w16cid:durableId="2978BF19"/>
  <w16cid:commentId w16cid:paraId="70244D2A" w16cid:durableId="79BCABF0"/>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1065BB48" w16cid:durableId="1278F64F"/>
  <w16cid:commentId w16cid:paraId="1C8AB72F" w16cid:durableId="6BF11DC0"/>
  <w16cid:commentId w16cid:paraId="0A1FB5D9" w16cid:durableId="247F3B75"/>
  <w16cid:commentId w16cid:paraId="22BF149A" w16cid:durableId="2A2E58E4"/>
  <w16cid:commentId w16cid:paraId="179F601D" w16cid:durableId="2A2E58F6"/>
  <w16cid:commentId w16cid:paraId="10643720" w16cid:durableId="2A2E591D"/>
  <w16cid:commentId w16cid:paraId="3EB2FF5A" w16cid:durableId="0258040D"/>
  <w16cid:commentId w16cid:paraId="3DB0BC8B" w16cid:durableId="240D3817"/>
  <w16cid:commentId w16cid:paraId="0EC025A0" w16cid:durableId="388252A7"/>
  <w16cid:commentId w16cid:paraId="56F0A417" w16cid:durableId="72073602"/>
  <w16cid:commentId w16cid:paraId="642FCDA3" w16cid:durableId="7864B242"/>
  <w16cid:commentId w16cid:paraId="3697E87F" w16cid:durableId="3AD972D1"/>
  <w16cid:commentId w16cid:paraId="79614807" w16cid:durableId="197DDBB3"/>
  <w16cid:commentId w16cid:paraId="0B598C7F" w16cid:durableId="6A16F120"/>
  <w16cid:commentId w16cid:paraId="6C2F5640" w16cid:durableId="6752AE17"/>
  <w16cid:commentId w16cid:paraId="562B426C" w16cid:durableId="2966010A"/>
  <w16cid:commentId w16cid:paraId="770F4FBE" w16cid:durableId="0C5599CD"/>
  <w16cid:commentId w16cid:paraId="05608011" w16cid:durableId="74371C12"/>
  <w16cid:commentId w16cid:paraId="11AB44CB" w16cid:durableId="18117762"/>
  <w16cid:commentId w16cid:paraId="6DBADF19" w16cid:durableId="45A068F8"/>
  <w16cid:commentId w16cid:paraId="31142E34" w16cid:durableId="27A4A168"/>
  <w16cid:commentId w16cid:paraId="077537EE" w16cid:durableId="5BE35587"/>
  <w16cid:commentId w16cid:paraId="39C0268F" w16cid:durableId="2186192C"/>
  <w16cid:commentId w16cid:paraId="58967D4C" w16cid:durableId="1B16EAF0"/>
  <w16cid:commentId w16cid:paraId="62E933FC" w16cid:durableId="193A4F30"/>
  <w16cid:commentId w16cid:paraId="00C3A409" w16cid:durableId="5E03686B"/>
  <w16cid:commentId w16cid:paraId="2A007859" w16cid:durableId="297C43AF"/>
  <w16cid:commentId w16cid:paraId="1333865D" w16cid:durableId="3C52475B"/>
  <w16cid:commentId w16cid:paraId="196F7A75" w16cid:durableId="1D8453D6"/>
  <w16cid:commentId w16cid:paraId="74181BDC" w16cid:durableId="3C9E48F2"/>
  <w16cid:commentId w16cid:paraId="29089A72" w16cid:durableId="4EE40CBC"/>
  <w16cid:commentId w16cid:paraId="6A00521E" w16cid:durableId="1218A3D8"/>
  <w16cid:commentId w16cid:paraId="1CDA007B" w16cid:durableId="317ECB0D"/>
  <w16cid:commentId w16cid:paraId="5BF33CCF" w16cid:durableId="6D629E86"/>
  <w16cid:commentId w16cid:paraId="327F4344" w16cid:durableId="32137A41"/>
  <w16cid:commentId w16cid:paraId="6956035A" w16cid:durableId="45B7680A"/>
  <w16cid:commentId w16cid:paraId="0828A88E" w16cid:durableId="39E45F40"/>
  <w16cid:commentId w16cid:paraId="28ED135C" w16cid:durableId="7145B928"/>
  <w16cid:commentId w16cid:paraId="6B0F7FCC" w16cid:durableId="1C67FED6"/>
  <w16cid:commentId w16cid:paraId="0A795BB0" w16cid:durableId="571DFE73"/>
  <w16cid:commentId w16cid:paraId="489B4FD2" w16cid:durableId="0D50C802"/>
  <w16cid:commentId w16cid:paraId="0107E3C8" w16cid:durableId="177C97DB"/>
  <w16cid:commentId w16cid:paraId="7BD2D752" w16cid:durableId="30B9E16C"/>
  <w16cid:commentId w16cid:paraId="6417C75B" w16cid:durableId="1364E7C1"/>
  <w16cid:commentId w16cid:paraId="5A99A513" w16cid:durableId="459C4B33"/>
  <w16cid:commentId w16cid:paraId="1F298D4A" w16cid:durableId="18982704"/>
  <w16cid:commentId w16cid:paraId="2BA675E9" w16cid:durableId="468A4332"/>
  <w16cid:commentId w16cid:paraId="761C52DF" w16cid:durableId="1B9972EF"/>
  <w16cid:commentId w16cid:paraId="37A42D46" w16cid:durableId="258AFB3A"/>
  <w16cid:commentId w16cid:paraId="30699E70" w16cid:durableId="05349D56"/>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48212F" w14:textId="77777777" w:rsidR="00F61D84" w:rsidRDefault="00F61D84" w:rsidP="009B4C2B">
      <w:r>
        <w:separator/>
      </w:r>
    </w:p>
  </w:endnote>
  <w:endnote w:type="continuationSeparator" w:id="0">
    <w:p w14:paraId="066A4854" w14:textId="77777777" w:rsidR="00F61D84" w:rsidRDefault="00F61D84"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D20E19" w14:textId="77777777" w:rsidR="00F61D84" w:rsidRDefault="00F61D84" w:rsidP="009B4C2B">
      <w:r>
        <w:separator/>
      </w:r>
    </w:p>
  </w:footnote>
  <w:footnote w:type="continuationSeparator" w:id="0">
    <w:p w14:paraId="1C36DF8D" w14:textId="77777777" w:rsidR="00F61D84" w:rsidRDefault="00F61D84"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D0396"/>
    <w:rsid w:val="000D0CF1"/>
    <w:rsid w:val="000D41B2"/>
    <w:rsid w:val="000D4769"/>
    <w:rsid w:val="000D685F"/>
    <w:rsid w:val="000E0C25"/>
    <w:rsid w:val="000E1A71"/>
    <w:rsid w:val="000E3FA6"/>
    <w:rsid w:val="000E691F"/>
    <w:rsid w:val="000E74A0"/>
    <w:rsid w:val="000F79B3"/>
    <w:rsid w:val="00101984"/>
    <w:rsid w:val="00105516"/>
    <w:rsid w:val="0011523B"/>
    <w:rsid w:val="00116C10"/>
    <w:rsid w:val="001175F9"/>
    <w:rsid w:val="001211D2"/>
    <w:rsid w:val="00122300"/>
    <w:rsid w:val="00124C17"/>
    <w:rsid w:val="001313BD"/>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535E"/>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40ED"/>
    <w:rsid w:val="002D6F8B"/>
    <w:rsid w:val="002D7263"/>
    <w:rsid w:val="002E1265"/>
    <w:rsid w:val="002E537D"/>
    <w:rsid w:val="002E568B"/>
    <w:rsid w:val="002E7BDB"/>
    <w:rsid w:val="002F0A6D"/>
    <w:rsid w:val="002F0DB3"/>
    <w:rsid w:val="002F18B0"/>
    <w:rsid w:val="002F60B0"/>
    <w:rsid w:val="0030052D"/>
    <w:rsid w:val="00306F1F"/>
    <w:rsid w:val="00314A5D"/>
    <w:rsid w:val="00315B05"/>
    <w:rsid w:val="00327838"/>
    <w:rsid w:val="00334ADF"/>
    <w:rsid w:val="00337794"/>
    <w:rsid w:val="0035016F"/>
    <w:rsid w:val="003509B8"/>
    <w:rsid w:val="0035239D"/>
    <w:rsid w:val="00352B3A"/>
    <w:rsid w:val="00355A76"/>
    <w:rsid w:val="0035683A"/>
    <w:rsid w:val="00356E7A"/>
    <w:rsid w:val="00360246"/>
    <w:rsid w:val="00363EDC"/>
    <w:rsid w:val="003665DF"/>
    <w:rsid w:val="00367076"/>
    <w:rsid w:val="003717AA"/>
    <w:rsid w:val="003733DE"/>
    <w:rsid w:val="00374B2C"/>
    <w:rsid w:val="00375CD0"/>
    <w:rsid w:val="00377E7D"/>
    <w:rsid w:val="003801C9"/>
    <w:rsid w:val="00380F24"/>
    <w:rsid w:val="003859F6"/>
    <w:rsid w:val="0039086A"/>
    <w:rsid w:val="003922EB"/>
    <w:rsid w:val="00392DBC"/>
    <w:rsid w:val="00396449"/>
    <w:rsid w:val="00397B9C"/>
    <w:rsid w:val="003A204B"/>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39F8"/>
    <w:rsid w:val="00477D12"/>
    <w:rsid w:val="00480B9F"/>
    <w:rsid w:val="00481673"/>
    <w:rsid w:val="00483D50"/>
    <w:rsid w:val="00486C53"/>
    <w:rsid w:val="00487ED1"/>
    <w:rsid w:val="004934ED"/>
    <w:rsid w:val="00494CBA"/>
    <w:rsid w:val="00495B22"/>
    <w:rsid w:val="004A19AE"/>
    <w:rsid w:val="004A6A89"/>
    <w:rsid w:val="004B0146"/>
    <w:rsid w:val="004C10EB"/>
    <w:rsid w:val="004C436C"/>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4638"/>
    <w:rsid w:val="005870DF"/>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56B0"/>
    <w:rsid w:val="0072610A"/>
    <w:rsid w:val="007268C2"/>
    <w:rsid w:val="00731EA5"/>
    <w:rsid w:val="00736CF0"/>
    <w:rsid w:val="00737B8A"/>
    <w:rsid w:val="00741F8A"/>
    <w:rsid w:val="00742266"/>
    <w:rsid w:val="00752F86"/>
    <w:rsid w:val="00761A9D"/>
    <w:rsid w:val="00765FE9"/>
    <w:rsid w:val="0077211F"/>
    <w:rsid w:val="0077441C"/>
    <w:rsid w:val="00782EA1"/>
    <w:rsid w:val="0078518E"/>
    <w:rsid w:val="007872E9"/>
    <w:rsid w:val="00792779"/>
    <w:rsid w:val="00796F8D"/>
    <w:rsid w:val="007A1A08"/>
    <w:rsid w:val="007A1A41"/>
    <w:rsid w:val="007A283D"/>
    <w:rsid w:val="007A68CB"/>
    <w:rsid w:val="007B5406"/>
    <w:rsid w:val="007B580F"/>
    <w:rsid w:val="007C03DE"/>
    <w:rsid w:val="007C042F"/>
    <w:rsid w:val="007C0A44"/>
    <w:rsid w:val="007C14D9"/>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6808"/>
    <w:rsid w:val="008307A0"/>
    <w:rsid w:val="00830E20"/>
    <w:rsid w:val="008335BF"/>
    <w:rsid w:val="00833F25"/>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1520C"/>
    <w:rsid w:val="00915C04"/>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6033"/>
    <w:rsid w:val="009569DD"/>
    <w:rsid w:val="009609CF"/>
    <w:rsid w:val="00965054"/>
    <w:rsid w:val="0096667C"/>
    <w:rsid w:val="00967589"/>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FB6"/>
    <w:rsid w:val="00A14B41"/>
    <w:rsid w:val="00A15663"/>
    <w:rsid w:val="00A15B36"/>
    <w:rsid w:val="00A166C5"/>
    <w:rsid w:val="00A213FF"/>
    <w:rsid w:val="00A32263"/>
    <w:rsid w:val="00A33386"/>
    <w:rsid w:val="00A36A0B"/>
    <w:rsid w:val="00A37BD2"/>
    <w:rsid w:val="00A41148"/>
    <w:rsid w:val="00A4123F"/>
    <w:rsid w:val="00A44D01"/>
    <w:rsid w:val="00A5377F"/>
    <w:rsid w:val="00A565ED"/>
    <w:rsid w:val="00A56CF1"/>
    <w:rsid w:val="00A7066E"/>
    <w:rsid w:val="00A71A32"/>
    <w:rsid w:val="00A76702"/>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2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5454"/>
    <w:rsid w:val="00CF7529"/>
    <w:rsid w:val="00CF7FD0"/>
    <w:rsid w:val="00D056C4"/>
    <w:rsid w:val="00D07BC0"/>
    <w:rsid w:val="00D10B17"/>
    <w:rsid w:val="00D1548C"/>
    <w:rsid w:val="00D16152"/>
    <w:rsid w:val="00D16571"/>
    <w:rsid w:val="00D16B00"/>
    <w:rsid w:val="00D20127"/>
    <w:rsid w:val="00D27E15"/>
    <w:rsid w:val="00D31F5B"/>
    <w:rsid w:val="00D34121"/>
    <w:rsid w:val="00D351C1"/>
    <w:rsid w:val="00D37004"/>
    <w:rsid w:val="00D37C4A"/>
    <w:rsid w:val="00D40247"/>
    <w:rsid w:val="00D41147"/>
    <w:rsid w:val="00D44394"/>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A2D98"/>
    <w:rsid w:val="00EA4716"/>
    <w:rsid w:val="00EB3BC7"/>
    <w:rsid w:val="00EB7CB2"/>
    <w:rsid w:val="00EC0648"/>
    <w:rsid w:val="00EC06BA"/>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TotalTime>
  <Pages>49</Pages>
  <Words>45714</Words>
  <Characters>260575</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5</cp:revision>
  <dcterms:created xsi:type="dcterms:W3CDTF">2024-09-02T17:51:00Z</dcterms:created>
  <dcterms:modified xsi:type="dcterms:W3CDTF">2024-09-0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